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7F1FDD">
      <w:pPr>
        <w:pStyle w:val="NormalWeb"/>
      </w:pPr>
      <w:r w:rsidRPr="009F7022">
        <w:rPr>
          <w:b/>
          <w:bCs/>
        </w:rPr>
        <w:t>Comments from the editors and reviewers:</w:t>
      </w:r>
      <w:r w:rsidRPr="009F7022">
        <w:br/>
      </w:r>
    </w:p>
    <w:p w:rsidR="009F7022" w:rsidRDefault="009F7022" w:rsidP="007F1FDD">
      <w:pPr>
        <w:pStyle w:val="NormalWeb"/>
        <w:numPr>
          <w:ilvl w:val="0"/>
          <w:numId w:val="1"/>
        </w:numPr>
      </w:pPr>
      <w:r w:rsidRPr="009F7022">
        <w:rPr>
          <w:b/>
          <w:bCs/>
        </w:rPr>
        <w:t>Reviewer 1</w:t>
      </w:r>
    </w:p>
    <w:p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7F1FDD">
      <w:pPr>
        <w:rPr>
          <w:rFonts w:eastAsia="Times New Roman"/>
        </w:rPr>
      </w:pPr>
      <w:r w:rsidRPr="009F7022">
        <w:rPr>
          <w:rFonts w:eastAsia="Times New Roman"/>
        </w:rPr>
        <w:t>Major comments:</w:t>
      </w:r>
    </w:p>
    <w:p w:rsidR="009F7022"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7F1FDD">
      <w:pPr>
        <w:rPr>
          <w:rFonts w:eastAsia="Times New Roman"/>
        </w:rPr>
      </w:pPr>
    </w:p>
    <w:p w:rsidR="00F86AA1" w:rsidRPr="003D5729" w:rsidRDefault="003D5729" w:rsidP="007F1FDD">
      <w:pPr>
        <w:rPr>
          <w:rFonts w:eastAsia="Times New Roman"/>
          <w:color w:val="7030A0"/>
        </w:rPr>
      </w:pPr>
      <w:r w:rsidRPr="003D5729">
        <w:rPr>
          <w:rFonts w:eastAsia="Times New Roman"/>
          <w:color w:val="7030A0"/>
        </w:rPr>
        <w:t>Will summarize later</w:t>
      </w:r>
    </w:p>
    <w:p w:rsidR="00F86AA1" w:rsidRDefault="00F86AA1" w:rsidP="007F1FDD">
      <w:pPr>
        <w:rPr>
          <w:rFonts w:eastAsia="Times New Roman"/>
        </w:rPr>
      </w:pPr>
    </w:p>
    <w:p w:rsidR="00F86AA1" w:rsidRPr="009F7022" w:rsidRDefault="00F86AA1"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813C24" w:rsidRPr="00CB1C3F" w:rsidRDefault="00044A4C" w:rsidP="007F1FDD">
      <w:pPr>
        <w:pStyle w:val="xmsonormal"/>
        <w:rPr>
          <w:color w:val="FF0000"/>
        </w:rPr>
      </w:pPr>
      <w:r w:rsidRPr="00CB1C3F">
        <w:rPr>
          <w:color w:val="FF0000"/>
        </w:rPr>
        <w:t>This is a fair comment. We cut down the size of the analysis part and only keep the essence of the results.</w:t>
      </w:r>
      <w:r w:rsidR="00813C24" w:rsidRPr="00CB1C3F">
        <w:rPr>
          <w:color w:val="FF0000"/>
        </w:rPr>
        <w:t xml:space="preserve"> We answer the questions raised by this comment in following aspects:</w:t>
      </w:r>
    </w:p>
    <w:p w:rsidR="00813C24" w:rsidRPr="00CB1C3F" w:rsidRDefault="00813C24" w:rsidP="007F1FDD">
      <w:pPr>
        <w:pStyle w:val="xmsonormal"/>
        <w:numPr>
          <w:ilvl w:val="0"/>
          <w:numId w:val="6"/>
        </w:numPr>
        <w:rPr>
          <w:color w:val="FF0000"/>
        </w:rPr>
      </w:pPr>
      <w:r w:rsidRPr="00CB1C3F">
        <w:rPr>
          <w:color w:val="FF0000"/>
        </w:rPr>
        <w:t xml:space="preserve">Is it trivial to study the </w:t>
      </w:r>
      <w:r w:rsidR="00B94E12">
        <w:rPr>
          <w:color w:val="FF0000"/>
        </w:rPr>
        <w:t>“</w:t>
      </w:r>
      <w:r w:rsidRPr="00CB1C3F">
        <w:rPr>
          <w:color w:val="FF0000"/>
        </w:rPr>
        <w:t>naive greedy tactic</w:t>
      </w:r>
      <w:r w:rsidR="00B94E12">
        <w:rPr>
          <w:color w:val="FF0000"/>
        </w:rPr>
        <w:t>”</w:t>
      </w:r>
      <w:r w:rsidRPr="00CB1C3F">
        <w:rPr>
          <w:color w:val="FF0000"/>
        </w:rPr>
        <w:t>?</w:t>
      </w:r>
    </w:p>
    <w:p w:rsidR="000E24BD" w:rsidRDefault="00BE65A5" w:rsidP="007F1FDD">
      <w:pPr>
        <w:pStyle w:val="xmsonormal"/>
        <w:rPr>
          <w:color w:val="FF0000"/>
        </w:rPr>
      </w:pPr>
      <w:r>
        <w:rPr>
          <w:color w:val="FF0000"/>
        </w:rPr>
        <w:t>We also mak</w:t>
      </w:r>
      <w:r w:rsidR="000E24BD">
        <w:rPr>
          <w:color w:val="FF0000"/>
        </w:rPr>
        <w:t>e some clarification</w:t>
      </w:r>
      <w:r>
        <w:rPr>
          <w:color w:val="FF0000"/>
        </w:rPr>
        <w:t>s</w:t>
      </w:r>
      <w:r w:rsidR="000E24BD">
        <w:rPr>
          <w:color w:val="FF0000"/>
        </w:rPr>
        <w:t xml:space="preserve"> in our responses to the </w:t>
      </w:r>
      <w:r>
        <w:rPr>
          <w:color w:val="FF0000"/>
        </w:rPr>
        <w:t xml:space="preserve">comment 2.1 and 2.7. We also add the corresponding explanations in the main text in </w:t>
      </w:r>
      <w:r>
        <w:rPr>
          <w:color w:val="7030A0"/>
        </w:rPr>
        <w:t>section.</w:t>
      </w:r>
    </w:p>
    <w:p w:rsidR="00044A4C" w:rsidRPr="00CB1C3F" w:rsidRDefault="00813C24" w:rsidP="007F1FDD">
      <w:pPr>
        <w:pStyle w:val="xmsonormal"/>
        <w:rPr>
          <w:color w:val="FF0000"/>
        </w:rPr>
      </w:pPr>
      <w:r w:rsidRPr="00CB1C3F">
        <w:rPr>
          <w:color w:val="FF0000"/>
        </w:rPr>
        <w:t>G</w:t>
      </w:r>
      <w:r w:rsidR="00044A4C" w:rsidRPr="00CB1C3F">
        <w:rPr>
          <w:color w:val="FF0000"/>
        </w:rPr>
        <w:t xml:space="preserve">reedy tactic is the default tactic that </w:t>
      </w:r>
      <w:r w:rsidR="001F7DCE">
        <w:rPr>
          <w:color w:val="FF0000"/>
        </w:rPr>
        <w:t>many</w:t>
      </w:r>
      <w:r w:rsidR="00044A4C" w:rsidRPr="00CB1C3F">
        <w:rPr>
          <w:color w:val="FF0000"/>
        </w:rPr>
        <w:t xml:space="preserve"> transit planning apps </w:t>
      </w:r>
      <w:r w:rsidR="001F7DCE">
        <w:rPr>
          <w:color w:val="FF0000"/>
        </w:rPr>
        <w:t xml:space="preserve">(for example, Google Map and Transit) </w:t>
      </w:r>
      <w:r w:rsidR="00044A4C" w:rsidRPr="00CB1C3F">
        <w:rPr>
          <w:color w:val="FF0000"/>
        </w:rPr>
        <w:t>suppose their users to use. The default scenario of using a transit planning apps is: the app will provide a home departure time / leaving time calculated from real-time data</w:t>
      </w:r>
      <w:r w:rsidR="00DC3C89" w:rsidRPr="00CB1C3F">
        <w:rPr>
          <w:color w:val="FF0000"/>
        </w:rPr>
        <w:t xml:space="preserve">; many apps will not consider the risk of missing a bus during talking and use a greedy tactic to suggest leaving time. </w:t>
      </w:r>
      <w:r w:rsidR="005557D6" w:rsidRPr="00CB1C3F">
        <w:rPr>
          <w:color w:val="FF0000"/>
        </w:rPr>
        <w:t xml:space="preserve">This means that many apps are expecting users to arrive the same second as the bus is expected to arrive. </w:t>
      </w:r>
      <w:r w:rsidR="00DC3C89" w:rsidRPr="00CB1C3F">
        <w:rPr>
          <w:color w:val="FF0000"/>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sidRPr="00CB1C3F">
        <w:rPr>
          <w:color w:val="FF0000"/>
        </w:rPr>
        <w:t>systematic</w:t>
      </w:r>
      <w:r w:rsidR="00DC3C89" w:rsidRPr="00CB1C3F">
        <w:rPr>
          <w:color w:val="FF0000"/>
        </w:rPr>
        <w:t xml:space="preserve"> way to prove this </w:t>
      </w:r>
      <w:r w:rsidR="005557D6" w:rsidRPr="00CB1C3F">
        <w:rPr>
          <w:color w:val="FF0000"/>
        </w:rPr>
        <w:t xml:space="preserve">claim </w:t>
      </w:r>
      <w:r w:rsidR="00DC3C89" w:rsidRPr="00CB1C3F">
        <w:rPr>
          <w:color w:val="FF0000"/>
        </w:rPr>
        <w:t xml:space="preserve">based on the actual real-time data the transit apps are using. </w:t>
      </w:r>
      <w:r w:rsidR="00EB3268" w:rsidRPr="001F7DCE">
        <w:rPr>
          <w:color w:val="7030A0"/>
        </w:rPr>
        <w:t>We als</w:t>
      </w:r>
      <w:r w:rsidR="00962596" w:rsidRPr="001F7DCE">
        <w:rPr>
          <w:color w:val="7030A0"/>
        </w:rPr>
        <w:t>o added more justification in section 3.4.4.</w:t>
      </w:r>
    </w:p>
    <w:p w:rsidR="005557D6" w:rsidRPr="00CB1C3F" w:rsidRDefault="005557D6" w:rsidP="007F1FDD">
      <w:pPr>
        <w:pStyle w:val="xmsonormal"/>
        <w:numPr>
          <w:ilvl w:val="0"/>
          <w:numId w:val="6"/>
        </w:numPr>
        <w:rPr>
          <w:color w:val="FF0000"/>
        </w:rPr>
      </w:pPr>
    </w:p>
    <w:p w:rsidR="00044A4C" w:rsidRPr="00044A4C" w:rsidRDefault="00044A4C" w:rsidP="007F1FDD">
      <w:pPr>
        <w:rPr>
          <w:rFonts w:eastAsia="Times New Roman"/>
        </w:rPr>
      </w:pPr>
    </w:p>
    <w:p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7F1FDD">
      <w:pPr>
        <w:pStyle w:val="ListParagraph"/>
        <w:ind w:left="0"/>
        <w:rPr>
          <w:rFonts w:eastAsia="Times New Roman"/>
        </w:rPr>
      </w:pPr>
    </w:p>
    <w:p w:rsidR="009F7022" w:rsidRDefault="005179D0" w:rsidP="007F1FDD">
      <w:pPr>
        <w:rPr>
          <w:rFonts w:eastAsia="Times New Roman"/>
          <w:color w:val="7030A0"/>
        </w:rPr>
      </w:pPr>
      <w:r w:rsidRPr="003D5729">
        <w:rPr>
          <w:rFonts w:eastAsia="Times New Roman"/>
          <w:color w:val="7030A0"/>
        </w:rPr>
        <w:t>This is a good suggestion and we</w:t>
      </w:r>
      <w:r w:rsidR="00CB1C3F">
        <w:rPr>
          <w:rFonts w:eastAsia="Times New Roman"/>
          <w:color w:val="7030A0"/>
        </w:rPr>
        <w:t xml:space="preserve"> removed the former section 2.1 and organize the literature review </w:t>
      </w:r>
      <w:r w:rsidR="00E05411">
        <w:rPr>
          <w:rFonts w:eastAsia="Times New Roman"/>
          <w:color w:val="7030A0"/>
        </w:rPr>
        <w:t xml:space="preserve">exactly </w:t>
      </w:r>
      <w:r w:rsidR="009A33B8">
        <w:rPr>
          <w:rFonts w:eastAsia="Times New Roman"/>
          <w:color w:val="7030A0"/>
        </w:rPr>
        <w:t>as the reviewer sug</w:t>
      </w:r>
      <w:r w:rsidR="00E05411">
        <w:rPr>
          <w:rFonts w:eastAsia="Times New Roman"/>
          <w:color w:val="7030A0"/>
        </w:rPr>
        <w:t xml:space="preserve">gested: we first review the methods of quantifying; we delete most discussions about the survey and move their costs to the corresponding studies in section 2.2 to make the discussion more relevant. </w:t>
      </w:r>
      <w:r w:rsidR="000C544F">
        <w:rPr>
          <w:rFonts w:eastAsia="Times New Roman"/>
          <w:color w:val="7030A0"/>
        </w:rPr>
        <w:t>We thank the reviewer again for the great suggestion.</w:t>
      </w:r>
    </w:p>
    <w:p w:rsidR="000C544F" w:rsidRDefault="000C544F" w:rsidP="007F1FDD">
      <w:pPr>
        <w:rPr>
          <w:color w:val="C00000"/>
        </w:rPr>
      </w:pPr>
      <w:r>
        <w:rPr>
          <w:rFonts w:eastAsia="Times New Roman"/>
          <w:color w:val="7030A0"/>
        </w:rPr>
        <w:tab/>
        <w:t xml:space="preserve">We also added a new “Findings” section in section 2.2 to report relevant studies’ findings. We first discuss prior studies’ conclusions about the RTI’s positive impact on the perceived waiting time and actual waiting time. Then we discuss other </w:t>
      </w:r>
      <w:r w:rsidR="005062F6">
        <w:rPr>
          <w:rFonts w:eastAsia="Times New Roman"/>
          <w:color w:val="7030A0"/>
        </w:rPr>
        <w:t>conclusions that concluded RTI has limited impact on the perceived waiting time and actual waiting time. Finally, we continue the discussion by demonstrating the academic gap in this area and the motivation of the paper.</w:t>
      </w:r>
      <w:r w:rsidR="002052FE">
        <w:rPr>
          <w:rFonts w:eastAsia="Times New Roman"/>
          <w:color w:val="7030A0"/>
        </w:rPr>
        <w:t xml:space="preserve"> We believe the literature review is </w:t>
      </w:r>
      <w:r w:rsidR="00F10462">
        <w:rPr>
          <w:rFonts w:eastAsia="Times New Roman"/>
          <w:color w:val="7030A0"/>
        </w:rPr>
        <w:t xml:space="preserve">now </w:t>
      </w:r>
      <w:r w:rsidR="002052FE">
        <w:rPr>
          <w:rFonts w:eastAsia="Times New Roman"/>
          <w:color w:val="7030A0"/>
        </w:rPr>
        <w:t xml:space="preserve">more </w:t>
      </w:r>
      <w:r w:rsidR="0074585D">
        <w:rPr>
          <w:rFonts w:eastAsia="Times New Roman"/>
          <w:color w:val="7030A0"/>
        </w:rPr>
        <w:t xml:space="preserve">complete and </w:t>
      </w:r>
      <w:r w:rsidR="002052FE">
        <w:rPr>
          <w:rFonts w:eastAsia="Times New Roman"/>
          <w:color w:val="7030A0"/>
        </w:rPr>
        <w:t xml:space="preserve">relevant </w:t>
      </w:r>
      <w:r w:rsidR="0074585D">
        <w:rPr>
          <w:rFonts w:eastAsia="Times New Roman"/>
          <w:color w:val="7030A0"/>
        </w:rPr>
        <w:t xml:space="preserve">to the topic of this paper with the useful </w:t>
      </w:r>
      <w:r w:rsidR="0045692F">
        <w:rPr>
          <w:rFonts w:eastAsia="Times New Roman"/>
          <w:color w:val="7030A0"/>
        </w:rPr>
        <w:t>supplements</w:t>
      </w:r>
      <w:r w:rsidR="0074585D">
        <w:rPr>
          <w:rFonts w:eastAsia="Times New Roman"/>
          <w:color w:val="7030A0"/>
        </w:rPr>
        <w:t xml:space="preserve"> proposed by the reviewers. </w:t>
      </w:r>
    </w:p>
    <w:p w:rsidR="00D91DDC" w:rsidRDefault="00D91DDC" w:rsidP="007F1FDD">
      <w:pPr>
        <w:rPr>
          <w:color w:val="C00000"/>
        </w:rPr>
      </w:pPr>
    </w:p>
    <w:p w:rsidR="00D91DDC" w:rsidRDefault="00D91DDC" w:rsidP="007F1FDD">
      <w:pPr>
        <w:rPr>
          <w:color w:val="C00000"/>
        </w:rPr>
      </w:pPr>
    </w:p>
    <w:p w:rsidR="00D91DDC" w:rsidRPr="00D91DDC" w:rsidRDefault="00D91DDC" w:rsidP="007F1FDD">
      <w:pPr>
        <w:rPr>
          <w:color w:val="C00000"/>
        </w:rPr>
      </w:pPr>
    </w:p>
    <w:p w:rsidR="009F7022" w:rsidRDefault="009F7022" w:rsidP="007F1FDD">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7F1FDD">
      <w:pPr>
        <w:rPr>
          <w:rFonts w:eastAsia="Times New Roman"/>
        </w:rPr>
      </w:pPr>
    </w:p>
    <w:p w:rsidR="00317B24" w:rsidRDefault="005179D0" w:rsidP="007F1FDD">
      <w:pPr>
        <w:rPr>
          <w:rFonts w:eastAsia="Times New Roman"/>
          <w:color w:val="7030A0"/>
        </w:rPr>
      </w:pPr>
      <w:r w:rsidRPr="003D5729">
        <w:rPr>
          <w:rFonts w:eastAsia="Times New Roman"/>
          <w:color w:val="7030A0"/>
        </w:rPr>
        <w:t>Thank you for pointing this out. We added these</w:t>
      </w:r>
      <w:r w:rsidR="001C1FC6">
        <w:rPr>
          <w:rFonts w:eastAsia="Times New Roman"/>
          <w:color w:val="7030A0"/>
        </w:rPr>
        <w:t xml:space="preserve"> </w:t>
      </w:r>
      <w:r w:rsidR="00AE723B">
        <w:rPr>
          <w:rFonts w:eastAsia="Times New Roman"/>
          <w:color w:val="7030A0"/>
        </w:rPr>
        <w:t xml:space="preserve">very </w:t>
      </w:r>
      <w:r w:rsidR="001C1FC6">
        <w:rPr>
          <w:rFonts w:eastAsia="Times New Roman"/>
          <w:color w:val="7030A0"/>
        </w:rPr>
        <w:t xml:space="preserve">useful references to the </w:t>
      </w:r>
      <w:r w:rsidR="00AE723B">
        <w:rPr>
          <w:rFonts w:eastAsia="Times New Roman"/>
          <w:color w:val="7030A0"/>
        </w:rPr>
        <w:t xml:space="preserve">corresponding part of </w:t>
      </w:r>
      <w:r w:rsidR="00D77D60">
        <w:rPr>
          <w:rFonts w:eastAsia="Times New Roman"/>
          <w:color w:val="7030A0"/>
        </w:rPr>
        <w:t xml:space="preserve">our analyses: </w:t>
      </w:r>
    </w:p>
    <w:p w:rsidR="005179D0" w:rsidRDefault="00317B24" w:rsidP="007F1FDD">
      <w:pPr>
        <w:pStyle w:val="ListParagraph"/>
        <w:numPr>
          <w:ilvl w:val="0"/>
          <w:numId w:val="10"/>
        </w:numPr>
        <w:rPr>
          <w:rFonts w:eastAsia="Times New Roman"/>
          <w:color w:val="7030A0"/>
        </w:rPr>
      </w:pPr>
      <w:r>
        <w:rPr>
          <w:rFonts w:eastAsia="Times New Roman"/>
          <w:color w:val="7030A0"/>
        </w:rPr>
        <w:t>W</w:t>
      </w:r>
      <w:r w:rsidR="00D77D60" w:rsidRPr="00317B24">
        <w:rPr>
          <w:rFonts w:eastAsia="Times New Roman"/>
          <w:color w:val="7030A0"/>
        </w:rPr>
        <w:t xml:space="preserve">e add </w:t>
      </w:r>
      <w:r>
        <w:rPr>
          <w:rFonts w:eastAsia="Times New Roman"/>
          <w:color w:val="7030A0"/>
        </w:rPr>
        <w:t>“</w:t>
      </w:r>
      <w:r w:rsidR="00D77D60" w:rsidRPr="00317B24">
        <w:rPr>
          <w:rFonts w:eastAsia="Times New Roman"/>
          <w:color w:val="7030A0"/>
        </w:rPr>
        <w:t>prediction horizon</w:t>
      </w:r>
      <w:r>
        <w:rPr>
          <w:rFonts w:eastAsia="Times New Roman"/>
          <w:color w:val="7030A0"/>
        </w:rPr>
        <w:t>”</w:t>
      </w:r>
      <w:r w:rsidR="00D77D60" w:rsidRPr="00317B24">
        <w:rPr>
          <w:rFonts w:eastAsia="Times New Roman"/>
          <w:color w:val="7030A0"/>
        </w:rPr>
        <w:t xml:space="preserve"> to </w:t>
      </w:r>
      <w:r>
        <w:rPr>
          <w:rFonts w:eastAsia="Times New Roman"/>
          <w:color w:val="7030A0"/>
        </w:rPr>
        <w:t xml:space="preserve">sections of </w:t>
      </w:r>
      <w:r w:rsidR="00D77D60" w:rsidRPr="00317B24">
        <w:rPr>
          <w:rFonts w:eastAsia="Times New Roman"/>
          <w:color w:val="7030A0"/>
        </w:rPr>
        <w:t xml:space="preserve">the </w:t>
      </w:r>
      <w:r>
        <w:rPr>
          <w:rFonts w:eastAsia="Times New Roman"/>
          <w:color w:val="7030A0"/>
        </w:rPr>
        <w:t>risk of missing bus and walking distance influence;</w:t>
      </w:r>
    </w:p>
    <w:p w:rsidR="00317B24" w:rsidRDefault="00317B24" w:rsidP="007F1FDD">
      <w:pPr>
        <w:pStyle w:val="ListParagraph"/>
        <w:numPr>
          <w:ilvl w:val="0"/>
          <w:numId w:val="10"/>
        </w:numPr>
        <w:rPr>
          <w:rFonts w:eastAsia="Times New Roman"/>
          <w:color w:val="7030A0"/>
        </w:rPr>
      </w:pPr>
      <w:r>
        <w:rPr>
          <w:rFonts w:eastAsia="Times New Roman"/>
          <w:color w:val="7030A0"/>
        </w:rPr>
        <w:t>We also add the citation of the two papers in the real-time when comparing prudent tactic optimal and schedule tactic.</w:t>
      </w:r>
    </w:p>
    <w:p w:rsidR="00317B24" w:rsidRDefault="00317B24" w:rsidP="007F1FDD">
      <w:pPr>
        <w:rPr>
          <w:rFonts w:eastAsia="Times New Roman"/>
          <w:color w:val="7030A0"/>
        </w:rPr>
      </w:pPr>
    </w:p>
    <w:p w:rsidR="00FD51BB" w:rsidRPr="00317B24" w:rsidRDefault="00317B24" w:rsidP="007F1FDD">
      <w:pPr>
        <w:rPr>
          <w:rFonts w:eastAsia="Times New Roman"/>
          <w:color w:val="7030A0"/>
        </w:rPr>
      </w:pPr>
      <w:r>
        <w:rPr>
          <w:rFonts w:eastAsia="Times New Roman"/>
          <w:color w:val="7030A0"/>
        </w:rPr>
        <w:t xml:space="preserve">Meanwhile, it is also noteworthy that the contexts of this paper’s and the mentioned two papers’ analyses are - although relevant – but </w:t>
      </w:r>
      <w:r w:rsidR="00F41F5C">
        <w:rPr>
          <w:rFonts w:eastAsia="Times New Roman"/>
          <w:color w:val="7030A0"/>
        </w:rPr>
        <w:t>very different. A major difference is the headway. As mentioned in the second paper, the four studied routes have average headway of 4 -7 minutes, which are much more frequent than COTA bus (10 – 30 minutes, average 15 minutes).</w:t>
      </w:r>
      <w:r w:rsidR="00FD51BB">
        <w:rPr>
          <w:rFonts w:eastAsia="Times New Roman"/>
          <w:color w:val="7030A0"/>
        </w:rPr>
        <w:t xml:space="preserve"> We also add this conclusion to our conclusion about the relationship between RTI’s effectiveness versus headway.</w:t>
      </w:r>
    </w:p>
    <w:p w:rsidR="005179D0" w:rsidRPr="008F7FBE" w:rsidRDefault="005179D0" w:rsidP="007F1FDD"/>
    <w:p w:rsidR="005179D0" w:rsidRDefault="005179D0" w:rsidP="007F1FDD">
      <w:pPr>
        <w:pStyle w:val="ListParagraph"/>
        <w:rPr>
          <w:rFonts w:eastAsia="Times New Roman"/>
        </w:rPr>
      </w:pPr>
    </w:p>
    <w:p w:rsidR="005179D0" w:rsidRPr="009F7022" w:rsidRDefault="005179D0" w:rsidP="007F1FDD">
      <w:pPr>
        <w:pStyle w:val="ListParagraph"/>
        <w:rPr>
          <w:rFonts w:eastAsia="Times New Roman"/>
        </w:rPr>
      </w:pPr>
    </w:p>
    <w:p w:rsidR="009F7022" w:rsidRPr="009F7022" w:rsidRDefault="009F7022" w:rsidP="007F1FDD">
      <w:pPr>
        <w:pStyle w:val="ListParagraph"/>
        <w:numPr>
          <w:ilvl w:val="1"/>
          <w:numId w:val="1"/>
        </w:numPr>
        <w:rPr>
          <w:rFonts w:eastAsia="Times New Roman"/>
        </w:rPr>
      </w:pPr>
      <w:r w:rsidRPr="009F7022">
        <w:rPr>
          <w:rFonts w:eastAsia="Times New Roman"/>
        </w:rPr>
        <w:lastRenderedPageBreak/>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rsidR="009F7022" w:rsidRDefault="009F7022" w:rsidP="007F1FDD">
      <w:pPr>
        <w:rPr>
          <w:rFonts w:eastAsia="Times New Roman"/>
        </w:rPr>
      </w:pPr>
      <w:r w:rsidRPr="009F7022">
        <w:rPr>
          <w:rFonts w:eastAsia="Times New Roman"/>
        </w:rPr>
        <w:t>Similarly, departure strategies that have been reported elsewhere like AT can be described briefly.</w:t>
      </w:r>
    </w:p>
    <w:p w:rsidR="005179D0" w:rsidRDefault="005179D0" w:rsidP="007F1FDD">
      <w:pPr>
        <w:rPr>
          <w:rFonts w:eastAsia="Times New Roman"/>
        </w:rPr>
      </w:pPr>
    </w:p>
    <w:p w:rsidR="005179D0" w:rsidRPr="00B21BE9" w:rsidRDefault="005179D0" w:rsidP="007F1FDD">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w:t>
      </w:r>
    </w:p>
    <w:p w:rsidR="009F7022" w:rsidRDefault="009F7022"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7F1FDD">
      <w:pPr>
        <w:pStyle w:val="ListParagraph"/>
        <w:ind w:left="0"/>
        <w:rPr>
          <w:rFonts w:eastAsia="Times New Roman"/>
        </w:rPr>
      </w:pPr>
    </w:p>
    <w:p w:rsidR="00387518" w:rsidRDefault="005179D0" w:rsidP="007F1FDD">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very useful complement</w:t>
      </w:r>
      <w:r w:rsidR="001C50C8">
        <w:rPr>
          <w:rFonts w:eastAsia="Times New Roman"/>
          <w:color w:val="C00000"/>
        </w:rPr>
        <w:t xml:space="preserve"> and we changed the definition of reclaimed delay in section 3</w:t>
      </w:r>
      <w:r w:rsidR="007F0064" w:rsidRPr="00B21BE9">
        <w:rPr>
          <w:rFonts w:eastAsia="Times New Roman"/>
          <w:color w:val="C00000"/>
        </w:rPr>
        <w:t xml:space="preserve">.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w:t>
      </w:r>
      <w:r w:rsidR="00387518">
        <w:rPr>
          <w:rFonts w:eastAsia="Times New Roman"/>
          <w:color w:val="C00000"/>
        </w:rPr>
        <w:t>Therefore, we extended the concept of “reclaimed delay”: we made it inclusive for driver accelerating and add the scenarios the reviewer mentioned.</w:t>
      </w:r>
    </w:p>
    <w:p w:rsidR="00387518" w:rsidRDefault="00387518" w:rsidP="007F1FDD">
      <w:pPr>
        <w:pStyle w:val="ListParagraph"/>
        <w:ind w:left="0"/>
        <w:rPr>
          <w:rFonts w:eastAsia="Times New Roman"/>
          <w:color w:val="C00000"/>
        </w:rPr>
      </w:pPr>
    </w:p>
    <w:p w:rsidR="00E90F88" w:rsidRDefault="004559FE" w:rsidP="007F1FDD">
      <w:pPr>
        <w:pStyle w:val="ListParagraph"/>
        <w:ind w:left="0"/>
        <w:rPr>
          <w:rFonts w:eastAsia="Times New Roman"/>
          <w:color w:val="C00000"/>
        </w:rPr>
      </w:pPr>
      <w:r>
        <w:rPr>
          <w:rFonts w:eastAsia="Times New Roman"/>
          <w:color w:val="C00000"/>
        </w:rPr>
        <w:t xml:space="preserve">The over-estimation scenario can be a major source </w:t>
      </w:r>
      <w:r w:rsidR="007B41BE">
        <w:rPr>
          <w:rFonts w:eastAsia="Times New Roman"/>
          <w:color w:val="C00000"/>
        </w:rPr>
        <w:t xml:space="preserve">but not the only source </w:t>
      </w:r>
      <w:r>
        <w:rPr>
          <w:rFonts w:eastAsia="Times New Roman"/>
          <w:color w:val="C00000"/>
        </w:rPr>
        <w:t>for desynchronization</w:t>
      </w:r>
      <w:r w:rsidR="007B41BE">
        <w:rPr>
          <w:rFonts w:eastAsia="Times New Roman"/>
          <w:color w:val="C00000"/>
        </w:rPr>
        <w:t>.</w:t>
      </w:r>
      <w:r>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7F1FDD">
      <w:pPr>
        <w:pStyle w:val="ListParagraph"/>
        <w:ind w:left="0" w:firstLine="720"/>
        <w:rPr>
          <w:rFonts w:eastAsia="Times New Roman"/>
          <w:color w:val="C00000"/>
        </w:rPr>
      </w:pPr>
      <w:r>
        <w:rPr>
          <w:rFonts w:eastAsia="Times New Roman"/>
          <w:color w:val="C00000"/>
        </w:rPr>
        <w:t xml:space="preserve">The comment is very useful and important, so </w:t>
      </w:r>
    </w:p>
    <w:p w:rsidR="004559FE" w:rsidRDefault="004559FE" w:rsidP="007F1FDD">
      <w:pPr>
        <w:pStyle w:val="ListParagraph"/>
        <w:ind w:left="0"/>
        <w:rPr>
          <w:rFonts w:eastAsia="Times New Roman"/>
          <w:color w:val="C00000"/>
        </w:rPr>
      </w:pPr>
    </w:p>
    <w:p w:rsidR="009F7022" w:rsidRDefault="009F7022" w:rsidP="007F1FDD">
      <w:pPr>
        <w:pStyle w:val="ListParagraph"/>
        <w:ind w:left="0"/>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7F1FDD">
      <w:pPr>
        <w:rPr>
          <w:rFonts w:eastAsia="Times New Roman"/>
        </w:rPr>
      </w:pPr>
    </w:p>
    <w:p w:rsidR="000100DE" w:rsidRPr="003C1F36" w:rsidRDefault="00EB24F8" w:rsidP="003C1F36">
      <w:pPr>
        <w:pStyle w:val="xmsonormal"/>
      </w:pPr>
      <w:r w:rsidRPr="003C1F36">
        <w:t xml:space="preserve">This is a good question. </w:t>
      </w:r>
      <w:r w:rsidR="007A6FEF" w:rsidRPr="003C1F36">
        <w:t xml:space="preserve">W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we decide</w:t>
      </w:r>
      <w:r w:rsidR="00B01D2B">
        <w:t>d</w:t>
      </w:r>
      <w:r w:rsidR="00513794">
        <w:t xml:space="preserve"> to not put this part in the main text and not conduct the same analysis for </w:t>
      </w:r>
      <w:r w:rsidR="00513794">
        <w:lastRenderedPageBreak/>
        <w:t>the scheduled tactic</w:t>
      </w:r>
      <w:r w:rsidR="00B01D2B">
        <w:t xml:space="preserve"> and empirical tactic</w:t>
      </w:r>
      <w:r w:rsidR="007A7F62" w:rsidRPr="003C1F36">
        <w:t>. We are going to justify our decision</w:t>
      </w:r>
      <w:r w:rsidR="00513794">
        <w:t>s</w:t>
      </w:r>
      <w:r w:rsidR="007A7F62" w:rsidRPr="003C1F36">
        <w:t xml:space="preserve"> </w:t>
      </w:r>
      <w:r w:rsidR="00513794">
        <w:t xml:space="preserve">and discuss whether these analyses add value to this paper </w:t>
      </w:r>
      <w:r w:rsidR="007A7F62" w:rsidRPr="003C1F36">
        <w:t>in following several aspects:</w:t>
      </w:r>
    </w:p>
    <w:p w:rsidR="007A7F62" w:rsidRPr="003C1F36" w:rsidRDefault="003C1F36" w:rsidP="003C1F36">
      <w:pPr>
        <w:pStyle w:val="xmsonormal"/>
        <w:numPr>
          <w:ilvl w:val="0"/>
          <w:numId w:val="6"/>
        </w:numPr>
      </w:pPr>
      <w:r>
        <w:t xml:space="preserve">What is the purpose of </w:t>
      </w:r>
      <w:r w:rsidR="00B01D2B">
        <w:t>simulating non-RTI strategies and should we concentrate on these strategies</w:t>
      </w:r>
      <w:r w:rsidR="00466988">
        <w:t>?</w:t>
      </w:r>
    </w:p>
    <w:p w:rsidR="001215FE" w:rsidRDefault="00466988" w:rsidP="001215FE">
      <w:pPr>
        <w:pStyle w:val="xmsonormal"/>
      </w:pPr>
      <w:r>
        <w:t xml:space="preserve">We need to compare RTI-based trip planning strategies with non-RTI ones to </w:t>
      </w:r>
      <w:r w:rsidR="00A4212C">
        <w:t>measure</w:t>
      </w:r>
      <w:r>
        <w:t xml:space="preserve"> their </w:t>
      </w:r>
      <w:r w:rsidR="00A4212C">
        <w:t xml:space="preserve">relative </w:t>
      </w:r>
      <w:r>
        <w:t xml:space="preserve">performance: whether the naïve greedy tactic can actually save people time </w:t>
      </w:r>
      <w:r w:rsidR="00A4212C">
        <w:t xml:space="preserve">compared to traditional ones </w:t>
      </w:r>
      <w:r>
        <w:t>and if the improved version can outperform</w:t>
      </w:r>
      <w:r w:rsidR="00A4212C">
        <w:t xml:space="preserve"> them</w:t>
      </w:r>
      <w:r>
        <w:t>.</w:t>
      </w:r>
      <w:r w:rsidR="001215FE">
        <w:t xml:space="preserve"> We can draw two conclusions from this: first, </w:t>
      </w:r>
      <w:r w:rsidR="001215FE">
        <w:t xml:space="preserve">the focus of this paper is still about RTI-based strategies, but non-RTI strategies are more like “benchmarks” as we mentioned </w:t>
      </w:r>
      <w:r w:rsidR="001215FE" w:rsidRPr="00A4212C">
        <w:rPr>
          <w:color w:val="C00000"/>
        </w:rPr>
        <w:t>in the paper</w:t>
      </w:r>
      <w:r w:rsidR="001215FE">
        <w:t xml:space="preserve">. </w:t>
      </w:r>
      <w:r w:rsidR="001215FE">
        <w:t xml:space="preserve">Second, because we want to compare the traditional strategies with the advanced version, </w:t>
      </w:r>
      <w:r w:rsidR="00CF1F93">
        <w:t>we try to simulate what people will actually do in the real life, instead of an advanced version of the</w:t>
      </w:r>
      <w:r w:rsidR="001215FE">
        <w:t>se strategies</w:t>
      </w:r>
      <w:r w:rsidR="00CF1F93">
        <w:t>.</w:t>
      </w:r>
      <w:r w:rsidR="001215FE">
        <w:t xml:space="preserve"> We will moreover argue why ST/ET with optimized buffers cannot be used by a “traditional user” in next section.</w:t>
      </w:r>
    </w:p>
    <w:p w:rsidR="007A7F62" w:rsidRDefault="000E3489" w:rsidP="001215FE">
      <w:pPr>
        <w:pStyle w:val="xmsonormal"/>
        <w:numPr>
          <w:ilvl w:val="0"/>
          <w:numId w:val="6"/>
        </w:numPr>
      </w:pPr>
      <w:r>
        <w:t xml:space="preserve">Is the optimization </w:t>
      </w:r>
      <w:r w:rsidR="00AC067C">
        <w:t xml:space="preserve">process </w:t>
      </w:r>
      <w:r>
        <w:t xml:space="preserve">practical </w:t>
      </w:r>
      <w:r w:rsidR="00AC067C">
        <w:t>or meaningful in real life for ET and ST</w:t>
      </w:r>
      <w:r>
        <w:t>?</w:t>
      </w:r>
    </w:p>
    <w:p w:rsidR="008856C4" w:rsidRDefault="00321847" w:rsidP="007068DF">
      <w:pPr>
        <w:pStyle w:val="xmsonormal"/>
      </w:pPr>
      <w:r>
        <w:t>In</w:t>
      </w:r>
      <w:r w:rsidR="00513794">
        <w:t xml:space="preserve"> real life, most people </w:t>
      </w:r>
      <w:r w:rsidR="00091B9E">
        <w:t>cannot</w:t>
      </w:r>
      <w:r w:rsidR="00513794">
        <w:t xml:space="preserve"> perform very difficult optimization operations</w:t>
      </w:r>
      <w:r w:rsidR="008856C4" w:rsidRPr="008856C4">
        <w:t xml:space="preserve"> </w:t>
      </w:r>
      <w:r w:rsidR="008856C4">
        <w:t>without any help from a computer</w:t>
      </w:r>
      <w:r w:rsidR="00513794">
        <w:t>. The two learning functions – maximum and average – and especially the maximum learning function are simple and practical for a normal passenger to perform</w:t>
      </w:r>
      <w:r w:rsidR="008856C4">
        <w:t xml:space="preserve"> independently</w:t>
      </w:r>
      <w:r w:rsidR="00513794">
        <w:t xml:space="preserve">. </w:t>
      </w:r>
      <w:r w:rsidR="00DC530E">
        <w:t xml:space="preserve">However, finding the optimal insurance buffer will take a lot of computational power and history data, which cannot be performed by a user who want to infer when the bus arrives based on her/his empirical impression or the schedule. Meanwhile, if considering investing computational power to conduct the same optimization </w:t>
      </w:r>
      <w:r w:rsidR="00AC067C">
        <w:t xml:space="preserve">of non-RTI strategies </w:t>
      </w:r>
      <w:r w:rsidR="00DC530E">
        <w:t xml:space="preserve">with a buffer time, it would be less meaningful since </w:t>
      </w:r>
      <w:r w:rsidR="008856C4">
        <w:t>we can conduct the same optimization based on real-time information, which would</w:t>
      </w:r>
      <w:r w:rsidR="00AC067C">
        <w:t xml:space="preserve"> exploit more information</w:t>
      </w:r>
      <w:r w:rsidR="008856C4">
        <w:t xml:space="preserve">. The information media is also an issue: if this optimization result will be </w:t>
      </w:r>
      <w:r w:rsidR="00AC5E38">
        <w:t>shown on a smartphone via Internet, why not just use real-time information?</w:t>
      </w:r>
      <w:r w:rsidR="007068DF">
        <w:t xml:space="preserve"> </w:t>
      </w:r>
    </w:p>
    <w:p w:rsidR="007068DF" w:rsidRDefault="007068DF" w:rsidP="007068DF">
      <w:pPr>
        <w:pStyle w:val="xmsonormal"/>
        <w:numPr>
          <w:ilvl w:val="0"/>
          <w:numId w:val="6"/>
        </w:numPr>
        <w:rPr>
          <w:rFonts w:eastAsia="Times New Roman"/>
        </w:rPr>
      </w:pPr>
      <w:r>
        <w:rPr>
          <w:rFonts w:eastAsia="Times New Roman"/>
        </w:rPr>
        <w:t>What is the purpose of the insurance buffer?</w:t>
      </w:r>
    </w:p>
    <w:p w:rsidR="0022606D" w:rsidRDefault="007068DF" w:rsidP="007068DF">
      <w:pPr>
        <w:pStyle w:val="xmsonormal"/>
        <w:rPr>
          <w:rFonts w:eastAsia="Times New Roman"/>
        </w:rPr>
      </w:pPr>
      <w:r>
        <w:rPr>
          <w:rFonts w:eastAsia="Times New Roman"/>
        </w:rPr>
        <w:t xml:space="preserve">As we mentioned in the conclusion part, we add insurance buffer to </w:t>
      </w:r>
      <w:r w:rsidR="00D41780">
        <w:rPr>
          <w:rFonts w:eastAsia="Times New Roman"/>
        </w:rPr>
        <w:t>take advantage of</w:t>
      </w:r>
      <w:r>
        <w:rPr>
          <w:rFonts w:eastAsia="Times New Roman"/>
        </w:rPr>
        <w:t xml:space="preserve"> the benefit of empirical information to real-time </w:t>
      </w:r>
      <w:r w:rsidR="00A4212C">
        <w:rPr>
          <w:rFonts w:eastAsia="Times New Roman"/>
        </w:rPr>
        <w:t xml:space="preserve">trip planning process to improve its reliability. The insurance buffer will conclude the history performance of the buses; it represents the empirical </w:t>
      </w:r>
      <w:r w:rsidR="00963798">
        <w:rPr>
          <w:rFonts w:eastAsia="Times New Roman"/>
        </w:rPr>
        <w:t>performance of the bus system</w:t>
      </w:r>
      <w:r w:rsidR="00A4212C">
        <w:rPr>
          <w:rFonts w:eastAsia="Times New Roman"/>
        </w:rPr>
        <w:t>. However, empirical tactic also exploit</w:t>
      </w:r>
      <w:r w:rsidR="00C61A74">
        <w:rPr>
          <w:rFonts w:eastAsia="Times New Roman"/>
        </w:rPr>
        <w:t>s</w:t>
      </w:r>
      <w:r w:rsidR="00A4212C">
        <w:rPr>
          <w:rFonts w:eastAsia="Times New Roman"/>
        </w:rPr>
        <w:t xml:space="preserve"> the empirical information</w:t>
      </w:r>
      <w:r w:rsidR="0022606D">
        <w:rPr>
          <w:rFonts w:eastAsia="Times New Roman"/>
        </w:rPr>
        <w:t>, which makes the insurance buffer less meaningful</w:t>
      </w:r>
      <w:r w:rsidR="00963798">
        <w:rPr>
          <w:rFonts w:eastAsia="Times New Roman"/>
        </w:rPr>
        <w:t xml:space="preserve"> and duplicate</w:t>
      </w:r>
      <w:r w:rsidR="0022606D">
        <w:rPr>
          <w:rFonts w:eastAsia="Times New Roman"/>
        </w:rPr>
        <w:t>.</w:t>
      </w:r>
    </w:p>
    <w:p w:rsidR="00B1621E" w:rsidRDefault="00A4212C" w:rsidP="0022606D">
      <w:pPr>
        <w:pStyle w:val="xmsonormal"/>
        <w:ind w:firstLine="720"/>
        <w:rPr>
          <w:rFonts w:eastAsia="Times New Roman"/>
        </w:rPr>
      </w:pPr>
      <w:r>
        <w:rPr>
          <w:rFonts w:eastAsia="Times New Roman"/>
        </w:rPr>
        <w:t xml:space="preserve">Meanwhile, if applying the insurance buffer to </w:t>
      </w:r>
      <w:r w:rsidR="0022606D">
        <w:rPr>
          <w:rFonts w:eastAsia="Times New Roman"/>
        </w:rPr>
        <w:t xml:space="preserve">both </w:t>
      </w:r>
      <w:r>
        <w:rPr>
          <w:rFonts w:eastAsia="Times New Roman"/>
        </w:rPr>
        <w:t xml:space="preserve">ST and </w:t>
      </w:r>
      <w:r w:rsidR="00B939DB">
        <w:rPr>
          <w:rFonts w:eastAsia="Times New Roman"/>
        </w:rPr>
        <w:t>E</w:t>
      </w:r>
      <w:r>
        <w:rPr>
          <w:rFonts w:eastAsia="Times New Roman"/>
        </w:rPr>
        <w:t xml:space="preserve">T, the optimal buffer found may be different but the performance will be the same. For example, for a certain stop and a certain trip, if the bus will arrive at 5:05pm and ST user (also the schedule) will arrive at 5:00pm and ET user at 5:06pm. The optimization process will find the optimal buffer based on empirical bus data, which are the same for ST and ET users. For example, the bus arrived at 5:03pm for the subsequent last 6 days, therefore the optimal buffer </w:t>
      </w:r>
      <w:r w:rsidR="00B1621E">
        <w:rPr>
          <w:rFonts w:eastAsia="Times New Roman"/>
        </w:rPr>
        <w:t xml:space="preserve">for ST users </w:t>
      </w:r>
      <w:r>
        <w:rPr>
          <w:rFonts w:eastAsia="Times New Roman"/>
        </w:rPr>
        <w:t xml:space="preserve">will be </w:t>
      </w:r>
      <w:r w:rsidR="00B1621E">
        <w:rPr>
          <w:rFonts w:eastAsia="Times New Roman"/>
        </w:rPr>
        <w:t>5:00 – 5:03 = -3 minutes, while the ET users’ is 3 minutes. However, they will both arrive at the stop at 5:03pm. Essentially, they are the same strategy with same performance and home departure time.</w:t>
      </w:r>
    </w:p>
    <w:p w:rsidR="00B1621E" w:rsidRDefault="00B1621E" w:rsidP="007068DF">
      <w:pPr>
        <w:pStyle w:val="xmsonormal"/>
        <w:rPr>
          <w:rFonts w:eastAsia="Times New Roman"/>
        </w:rPr>
      </w:pPr>
      <w:r>
        <w:rPr>
          <w:rFonts w:eastAsia="Times New Roman"/>
        </w:rPr>
        <w:lastRenderedPageBreak/>
        <w:t xml:space="preserve">In conclusion, </w:t>
      </w:r>
      <w:r w:rsidR="00705C79">
        <w:rPr>
          <w:rFonts w:eastAsia="Times New Roman"/>
        </w:rPr>
        <w:t>we think</w:t>
      </w:r>
      <w:r w:rsidR="008C5524">
        <w:rPr>
          <w:rFonts w:eastAsia="Times New Roman"/>
        </w:rPr>
        <w:t xml:space="preserve"> 1) it would be better to use ST and ET without further optimization to represent traditional users’ behavior;</w:t>
      </w:r>
      <w:r w:rsidR="00705C79">
        <w:rPr>
          <w:rFonts w:eastAsia="Times New Roman"/>
        </w:rPr>
        <w:t xml:space="preserve"> </w:t>
      </w:r>
      <w:r w:rsidR="008C5524">
        <w:rPr>
          <w:rFonts w:eastAsia="Times New Roman"/>
        </w:rPr>
        <w:t xml:space="preserve">2) </w:t>
      </w:r>
      <w:r w:rsidR="00705C79">
        <w:rPr>
          <w:rFonts w:eastAsia="Times New Roman"/>
        </w:rPr>
        <w:t>it would be better to concentrate on the RTI-based prudent tactic</w:t>
      </w:r>
      <w:r w:rsidR="00D76BC0">
        <w:rPr>
          <w:rFonts w:eastAsia="Times New Roman"/>
        </w:rPr>
        <w:t xml:space="preserve"> due to the theme of the paper</w:t>
      </w:r>
      <w:r w:rsidR="00705C79">
        <w:rPr>
          <w:rFonts w:eastAsia="Times New Roman"/>
        </w:rPr>
        <w:t>. This is also consistent with the reviewers’ suggestion</w:t>
      </w:r>
      <w:r w:rsidR="0022606D">
        <w:rPr>
          <w:rFonts w:eastAsia="Times New Roman"/>
        </w:rPr>
        <w:t xml:space="preserve"> </w:t>
      </w:r>
      <w:r w:rsidR="00C61A74">
        <w:rPr>
          <w:rFonts w:eastAsia="Times New Roman"/>
        </w:rPr>
        <w:t>that</w:t>
      </w:r>
      <w:r w:rsidR="0022606D">
        <w:rPr>
          <w:rFonts w:eastAsia="Times New Roman"/>
        </w:rPr>
        <w:t xml:space="preserve"> </w:t>
      </w:r>
      <w:r w:rsidR="00705C79">
        <w:rPr>
          <w:rFonts w:eastAsia="Times New Roman"/>
        </w:rPr>
        <w:t>the last draft of this paper is unnecessarily lengthy</w:t>
      </w:r>
      <w:r w:rsidR="008F540E">
        <w:rPr>
          <w:rFonts w:eastAsia="Times New Roman"/>
        </w:rPr>
        <w:t>, a</w:t>
      </w:r>
      <w:r w:rsidR="0022606D">
        <w:rPr>
          <w:rFonts w:eastAsia="Times New Roman"/>
        </w:rPr>
        <w:t>s more suggested contents by the reviewers are</w:t>
      </w:r>
      <w:r w:rsidR="00CF1F93">
        <w:rPr>
          <w:rFonts w:eastAsia="Times New Roman"/>
        </w:rPr>
        <w:t xml:space="preserve"> also</w:t>
      </w:r>
      <w:r w:rsidR="0022606D">
        <w:rPr>
          <w:rFonts w:eastAsia="Times New Roman"/>
        </w:rPr>
        <w:t xml:space="preserve"> added to the paper.</w:t>
      </w:r>
      <w:r w:rsidR="00C61A74">
        <w:rPr>
          <w:rFonts w:eastAsia="Times New Roman"/>
        </w:rPr>
        <w:t xml:space="preserve"> We thank the reviewer again for raising the </w:t>
      </w:r>
      <w:r w:rsidR="00CF1F93">
        <w:rPr>
          <w:rFonts w:eastAsia="Times New Roman"/>
        </w:rPr>
        <w:t xml:space="preserve">good </w:t>
      </w:r>
      <w:r w:rsidR="00C61A74">
        <w:rPr>
          <w:rFonts w:eastAsia="Times New Roman"/>
        </w:rPr>
        <w:t xml:space="preserve">question </w:t>
      </w:r>
      <w:r w:rsidR="008C5524">
        <w:rPr>
          <w:rFonts w:eastAsia="Times New Roman"/>
        </w:rPr>
        <w:t xml:space="preserve">we </w:t>
      </w:r>
      <w:r w:rsidR="00B54D7D">
        <w:rPr>
          <w:rFonts w:eastAsia="Times New Roman"/>
        </w:rPr>
        <w:t xml:space="preserve">also </w:t>
      </w:r>
      <w:r w:rsidR="008C5524">
        <w:rPr>
          <w:rFonts w:eastAsia="Times New Roman"/>
        </w:rPr>
        <w:t>wonder</w:t>
      </w:r>
      <w:r w:rsidR="00B54D7D">
        <w:rPr>
          <w:rFonts w:eastAsia="Times New Roman"/>
        </w:rPr>
        <w:t>ed</w:t>
      </w:r>
      <w:r w:rsidR="00CF1F93">
        <w:rPr>
          <w:rFonts w:eastAsia="Times New Roman"/>
        </w:rPr>
        <w:t xml:space="preserve"> and hope this answer will </w:t>
      </w:r>
      <w:r w:rsidR="008C5524">
        <w:rPr>
          <w:rFonts w:eastAsia="Times New Roman"/>
        </w:rPr>
        <w:t>help solving this question.</w:t>
      </w:r>
    </w:p>
    <w:p w:rsidR="007068DF" w:rsidRPr="000100DE" w:rsidRDefault="007068DF" w:rsidP="007068DF">
      <w:pPr>
        <w:pStyle w:val="xmsonormal"/>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7F1FDD">
      <w:pPr>
        <w:pStyle w:val="ListParagraph"/>
        <w:ind w:left="0"/>
        <w:rPr>
          <w:rFonts w:eastAsia="Times New Roman"/>
        </w:rPr>
      </w:pPr>
    </w:p>
    <w:p w:rsidR="007E3661" w:rsidRPr="007E3661" w:rsidRDefault="007E3661" w:rsidP="007F1FDD">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F1FDD">
      <w:pPr>
        <w:pStyle w:val="ListParagraph"/>
        <w:ind w:left="0"/>
        <w:rPr>
          <w:rFonts w:eastAsia="Times New Roman"/>
        </w:rPr>
      </w:pPr>
    </w:p>
    <w:p w:rsidR="009F7022" w:rsidRPr="009F7022" w:rsidRDefault="009F7022" w:rsidP="007F1FDD">
      <w:pPr>
        <w:pStyle w:val="ListParagraph"/>
        <w:rPr>
          <w:rFonts w:eastAsia="Times New Roman"/>
        </w:rPr>
      </w:pPr>
    </w:p>
    <w:p w:rsidR="009F7022" w:rsidRPr="00814E51" w:rsidRDefault="009F7022" w:rsidP="007F1FDD">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rsidR="00814E51" w:rsidRDefault="00C61A74" w:rsidP="00814E51">
      <w:pPr>
        <w:pStyle w:val="xmsonormal"/>
        <w:rPr>
          <w:rFonts w:eastAsia="Times New Roman"/>
        </w:rPr>
      </w:pPr>
      <w:r>
        <w:rPr>
          <w:rFonts w:eastAsia="Times New Roman"/>
        </w:rPr>
        <w:t>This is a reasonable comment</w:t>
      </w:r>
      <w:r w:rsidR="00E6781E">
        <w:rPr>
          <w:rFonts w:eastAsia="Times New Roman"/>
        </w:rPr>
        <w:t xml:space="preserve"> and we add the corresponding explanation </w:t>
      </w:r>
      <w:r w:rsidR="00E6781E" w:rsidRPr="00814E51">
        <w:rPr>
          <w:rFonts w:eastAsia="Times New Roman"/>
        </w:rPr>
        <w:t>in the paper</w:t>
      </w:r>
      <w:r w:rsidR="00E6781E">
        <w:rPr>
          <w:rFonts w:eastAsia="Times New Roman"/>
        </w:rPr>
        <w:t xml:space="preserve">. </w:t>
      </w:r>
      <w:r w:rsidR="006501E2">
        <w:rPr>
          <w:rFonts w:eastAsia="Times New Roman"/>
        </w:rPr>
        <w:t xml:space="preserve">The representativeness and transferability issue is always a concern for any studies which use </w:t>
      </w:r>
    </w:p>
    <w:p w:rsidR="006501E2" w:rsidRDefault="006501E2" w:rsidP="006501E2">
      <w:pPr>
        <w:pStyle w:val="xmsonormal"/>
        <w:numPr>
          <w:ilvl w:val="0"/>
          <w:numId w:val="6"/>
        </w:numPr>
        <w:rPr>
          <w:rFonts w:eastAsia="Times New Roman"/>
        </w:rPr>
      </w:pPr>
      <w:r>
        <w:rPr>
          <w:rFonts w:eastAsia="Times New Roman"/>
        </w:rPr>
        <w:t>Performance of ST and on-time performance of the service.</w:t>
      </w:r>
    </w:p>
    <w:p w:rsidR="00DC70F0" w:rsidRDefault="006501E2" w:rsidP="006E56FC">
      <w:pPr>
        <w:pStyle w:val="xmsonormal"/>
      </w:pPr>
      <w:r>
        <w:rPr>
          <w:rFonts w:eastAsia="Times New Roman"/>
        </w:rPr>
        <w:t>This is true, scheduled tactic’s performance does depend on the on-time performance of the service according to its definition.</w:t>
      </w:r>
      <w:r w:rsidR="006E56FC">
        <w:rPr>
          <w:rFonts w:eastAsia="Times New Roman"/>
        </w:rPr>
        <w:t xml:space="preserve"> However, it is noteworthy that scheduled tactic usually has a very low share of early arrivals. We also made similar clarification in our response to the comment of 2.9.</w:t>
      </w:r>
      <w:r w:rsidR="006E56FC" w:rsidRPr="006E56FC">
        <w:t xml:space="preserve"> </w:t>
      </w:r>
      <w:r w:rsidR="006E56FC">
        <w:t>T</w:t>
      </w:r>
      <w:r w:rsidR="006E56FC">
        <w:t xml:space="preserve">he risk of missing bus </w:t>
      </w:r>
      <w:r w:rsidR="006E56FC">
        <w:t xml:space="preserve">for scheduled tactic </w:t>
      </w:r>
      <w:r w:rsidR="006E56FC">
        <w:t xml:space="preserve">is the lowest among other strategies; and 6% is a rather low absolute value. Moreover, in COTA’s official on-time performance policy, buses are not permitted to run ahead of schedule for normal buses </w:t>
      </w:r>
      <w:r w:rsidR="006E56FC">
        <w:fldChar w:fldCharType="begin" w:fldLock="1"/>
      </w:r>
      <w:r w:rsidR="006E56FC">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6E56FC">
        <w:fldChar w:fldCharType="separate"/>
      </w:r>
      <w:r w:rsidR="006E56FC" w:rsidRPr="001A0304">
        <w:rPr>
          <w:noProof/>
        </w:rPr>
        <w:t>(COTA 2019)</w:t>
      </w:r>
      <w:r w:rsidR="006E56FC">
        <w:fldChar w:fldCharType="end"/>
      </w:r>
      <w:r w:rsidR="006E56FC">
        <w:t xml:space="preserve">. Even if a bus leave 1 second earlier than the schedule, the bus is not considered “on-time”. </w:t>
      </w:r>
      <w:r w:rsidR="004C71F0">
        <w:t xml:space="preserve">This is also followed by many other transit authorities </w:t>
      </w:r>
      <w:r w:rsidR="004C71F0">
        <w:fldChar w:fldCharType="begin" w:fldLock="1"/>
      </w:r>
      <w:r w:rsidR="00DC70F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4C71F0">
        <w:fldChar w:fldCharType="separate"/>
      </w:r>
      <w:r w:rsidR="004C71F0" w:rsidRPr="004C71F0">
        <w:rPr>
          <w:noProof/>
        </w:rPr>
        <w:t>(Bradley 2005; GCRTA 2018)</w:t>
      </w:r>
      <w:r w:rsidR="004C71F0">
        <w:fldChar w:fldCharType="end"/>
      </w:r>
      <w:r w:rsidR="004C71F0">
        <w:t>.</w:t>
      </w:r>
      <w:r w:rsidR="00DC70F0">
        <w:t xml:space="preserve"> </w:t>
      </w:r>
    </w:p>
    <w:p w:rsidR="00E20F8E" w:rsidRDefault="00DC70F0" w:rsidP="006E56FC">
      <w:pPr>
        <w:pStyle w:val="xmsonormal"/>
      </w:pPr>
      <w:r>
        <w:tab/>
        <w:t xml:space="preserve">Meanwhile, the delay propagation from upstream to downstream is very common for different transit systems </w:t>
      </w:r>
      <w:r>
        <w:fldChar w:fldCharType="begin" w:fldLock="1"/>
      </w:r>
      <w:r>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Liu, Shi, and Qiu 2016)","plainTextFormattedCitation":"(Chen et al. 2009; Huo et al. 2014; Liu, Shi, and Qiu 2016)"},"properties":{"noteIndex":0},"schema":"https://github.com/citation-style-language/schema/raw/master/csl-citation.json"}</w:instrText>
      </w:r>
      <w:r>
        <w:fldChar w:fldCharType="separate"/>
      </w:r>
      <w:r w:rsidRPr="00DC70F0">
        <w:rPr>
          <w:noProof/>
        </w:rPr>
        <w:t>(Chen et al. 2009; Huo et al. 2014; Liu, Shi, and Qiu 2016)</w:t>
      </w:r>
      <w:r>
        <w:fldChar w:fldCharType="end"/>
      </w:r>
      <w:r>
        <w:t>. Therefore, although we cannot argue that the conclusions are universally applicable for any other transit systems, the conclusions are transferable for many.</w:t>
      </w:r>
      <w:r w:rsidR="00E8325C">
        <w:t xml:space="preserve"> However, </w:t>
      </w:r>
      <w:r w:rsidR="009075AA">
        <w:t xml:space="preserve">whether the conclusions </w:t>
      </w:r>
      <w:r w:rsidR="001D06AD">
        <w:t xml:space="preserve">introduce d in this paper </w:t>
      </w:r>
      <w:r w:rsidR="009075AA">
        <w:t>are actually applicable for other transit systems still requires the validation by further research based on actual real-time data in the system</w:t>
      </w:r>
      <w:r w:rsidR="001D06AD">
        <w:t xml:space="preserve">. </w:t>
      </w:r>
      <w:r w:rsidR="001D06AD" w:rsidRPr="00F86293">
        <w:rPr>
          <w:color w:val="C00000"/>
        </w:rPr>
        <w:t xml:space="preserve">We also add </w:t>
      </w:r>
      <w:r w:rsidR="002559EA" w:rsidRPr="00F86293">
        <w:rPr>
          <w:color w:val="C00000"/>
        </w:rPr>
        <w:t xml:space="preserve">it </w:t>
      </w:r>
      <w:r w:rsidR="001D06AD" w:rsidRPr="00F86293">
        <w:rPr>
          <w:color w:val="C00000"/>
        </w:rPr>
        <w:t>to the possible future research directions.</w:t>
      </w:r>
    </w:p>
    <w:p w:rsidR="004C71F0" w:rsidRDefault="004C71F0" w:rsidP="004C71F0">
      <w:pPr>
        <w:pStyle w:val="xmsonormal"/>
        <w:numPr>
          <w:ilvl w:val="0"/>
          <w:numId w:val="6"/>
        </w:numPr>
      </w:pPr>
      <w:r>
        <w:t>Spatial pattern of ST-PT optimal waiting time difference and its relevance with delay propagation.</w:t>
      </w:r>
    </w:p>
    <w:p w:rsidR="00DC70F0" w:rsidRDefault="004C71F0" w:rsidP="00DC70F0">
      <w:pPr>
        <w:pStyle w:val="xmsonormal"/>
      </w:pPr>
      <w:r>
        <w:lastRenderedPageBreak/>
        <w:t>Th</w:t>
      </w:r>
      <w:r w:rsidR="00440176">
        <w:t>e comme</w:t>
      </w:r>
      <w:r w:rsidR="00D50AE6">
        <w:t>nt is a good suggestion and we add this to the section 4.3.3 to clarify the cause of the phe</w:t>
      </w:r>
      <w:r w:rsidR="00983AF5">
        <w:t>nomenon.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rsidR="00E6781E" w:rsidRDefault="00E6781E" w:rsidP="00814E51">
      <w:pPr>
        <w:pStyle w:val="xmsonormal"/>
        <w:rPr>
          <w:rFonts w:eastAsia="Times New Roman"/>
        </w:rPr>
      </w:pPr>
    </w:p>
    <w:p w:rsidR="008F7FBE" w:rsidRPr="009F7022" w:rsidRDefault="008F7FBE" w:rsidP="007F1FDD">
      <w:pPr>
        <w:rPr>
          <w:rFonts w:eastAsia="Times New Roman"/>
        </w:rPr>
      </w:pPr>
    </w:p>
    <w:p w:rsidR="009F7022" w:rsidRPr="009F7022" w:rsidRDefault="009F7022" w:rsidP="007F1FDD">
      <w:pPr>
        <w:rPr>
          <w:rFonts w:eastAsia="Times New Roman"/>
        </w:rPr>
      </w:pPr>
      <w:r w:rsidRPr="009F7022">
        <w:rPr>
          <w:rFonts w:eastAsia="Times New Roman"/>
        </w:rPr>
        <w:t>Minor comments:</w:t>
      </w: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070565" w:rsidRDefault="00070565" w:rsidP="00070565">
      <w:pPr>
        <w:pStyle w:val="xmsonormal"/>
      </w:pPr>
      <w:r>
        <w:t>We change the title according to the suggestion.</w:t>
      </w:r>
    </w:p>
    <w:p w:rsidR="009F7022" w:rsidRDefault="009F7022" w:rsidP="00070565">
      <w:pPr>
        <w:pStyle w:val="xmsonormal"/>
        <w:numPr>
          <w:ilvl w:val="1"/>
          <w:numId w:val="1"/>
        </w:numPr>
        <w:rPr>
          <w:rFonts w:eastAsia="Times New Roman"/>
        </w:rPr>
      </w:pPr>
      <w:r w:rsidRPr="009F7022">
        <w:rPr>
          <w:rFonts w:eastAsia="Times New Roman"/>
        </w:rPr>
        <w:t>TPS is mentioned in the last paragraph of Section 1 but has not been introduced yet </w:t>
      </w:r>
    </w:p>
    <w:p w:rsidR="009F7022" w:rsidRPr="00D3046B" w:rsidRDefault="00070565" w:rsidP="00070565">
      <w:pPr>
        <w:pStyle w:val="xmsonormal"/>
        <w:rPr>
          <w:rFonts w:eastAsia="Times New Roman"/>
          <w:color w:val="C00000"/>
        </w:rPr>
      </w:pPr>
      <w:r w:rsidRPr="00D3046B">
        <w:rPr>
          <w:rFonts w:eastAsia="Times New Roman"/>
          <w:color w:val="C00000"/>
        </w:rPr>
        <w:t xml:space="preserve">We remove all unnecessary acronyms, such as TPS, </w:t>
      </w:r>
      <w:bookmarkStart w:id="0" w:name="_GoBack"/>
      <w:bookmarkEnd w:id="0"/>
      <w:r w:rsidRPr="00D3046B">
        <w:rPr>
          <w:rFonts w:eastAsia="Times New Roman"/>
          <w:color w:val="C00000"/>
        </w:rPr>
        <w:t>according to the reviewer 2’s comment.</w:t>
      </w:r>
    </w:p>
    <w:p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rsidR="00A62DAC" w:rsidRPr="00A62DAC" w:rsidRDefault="00A62DAC" w:rsidP="00A62DAC">
      <w:pPr>
        <w:pStyle w:val="xmsonormal"/>
      </w:pPr>
      <w:r>
        <w:t xml:space="preserve">We add axes titles for Figure 1, 2, and 4. </w:t>
      </w:r>
    </w:p>
    <w:p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rsidR="009F7022" w:rsidRPr="007807AE" w:rsidRDefault="002146AC" w:rsidP="002146AC">
      <w:pPr>
        <w:pStyle w:val="xmsonormal"/>
        <w:rPr>
          <w:rFonts w:eastAsia="Times New Roman"/>
          <w:color w:val="C00000"/>
        </w:rPr>
      </w:pPr>
      <w:r w:rsidRPr="007807AE">
        <w:rPr>
          <w:rFonts w:eastAsia="Times New Roman"/>
          <w:color w:val="C00000"/>
        </w:rPr>
        <w:t>We fix the broken references.</w:t>
      </w:r>
      <w:r w:rsidR="007807AE">
        <w:rPr>
          <w:rFonts w:eastAsia="Times New Roman"/>
          <w:color w:val="C00000"/>
        </w:rPr>
        <w:t xml:space="preserve"> We thank the reviewer again for the effort.</w:t>
      </w:r>
    </w:p>
    <w:p w:rsidR="009F7022" w:rsidRDefault="009F7022" w:rsidP="007F1FDD">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rsidR="00D3046B" w:rsidRPr="00D3046B" w:rsidRDefault="00D3046B" w:rsidP="00D3046B">
      <w:pPr>
        <w:pStyle w:val="ListParagraph"/>
        <w:rPr>
          <w:rFonts w:eastAsia="Times New Roman"/>
        </w:rPr>
      </w:pPr>
    </w:p>
    <w:p w:rsidR="009F7022" w:rsidRDefault="00D3046B" w:rsidP="00D3046B">
      <w:pPr>
        <w:pStyle w:val="ListParagraph"/>
        <w:ind w:left="0"/>
        <w:rPr>
          <w:rFonts w:eastAsia="Times New Roman"/>
        </w:rPr>
      </w:pPr>
      <w:r>
        <w:rPr>
          <w:rFonts w:eastAsia="Times New Roman"/>
        </w:rPr>
        <w:t xml:space="preserve">We remove the equation to avoid confusions according to this comment and reviewer 2’s comment 2.8. </w:t>
      </w:r>
    </w:p>
    <w:p w:rsidR="00D3046B" w:rsidRPr="00D3046B" w:rsidRDefault="00D3046B" w:rsidP="00D3046B">
      <w:pPr>
        <w:pStyle w:val="ListParagraph"/>
        <w:ind w:left="0"/>
      </w:pPr>
    </w:p>
    <w:p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Default="009F7022" w:rsidP="002146AC">
      <w:pPr>
        <w:rPr>
          <w:rFonts w:eastAsia="Times New Roman"/>
        </w:rPr>
      </w:pPr>
    </w:p>
    <w:p w:rsidR="002146AC" w:rsidRDefault="002146AC" w:rsidP="002146AC">
      <w:pPr>
        <w:rPr>
          <w:rFonts w:eastAsia="Times New Roman"/>
        </w:rPr>
      </w:pPr>
      <w:r>
        <w:rPr>
          <w:rFonts w:eastAsia="Times New Roman"/>
        </w:rPr>
        <w:t xml:space="preserve">This is a reasonable comment. We also see other questions from reviewer 2 about this graph. </w:t>
      </w:r>
      <w:r w:rsidRPr="002146AC">
        <w:rPr>
          <w:rFonts w:eastAsia="Times New Roman"/>
          <w:color w:val="C00000"/>
        </w:rPr>
        <w:t>We add more clarification about this graph.</w:t>
      </w:r>
    </w:p>
    <w:p w:rsidR="002146AC" w:rsidRPr="002146AC" w:rsidRDefault="002146AC" w:rsidP="002146AC">
      <w:pPr>
        <w:rPr>
          <w:rFonts w:eastAsia="Times New Roman"/>
        </w:rPr>
      </w:pPr>
    </w:p>
    <w:p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6F262D" w:rsidRPr="006F262D" w:rsidRDefault="006F262D" w:rsidP="006F262D">
      <w:pPr>
        <w:pStyle w:val="xmsonormal"/>
        <w:rPr>
          <w:rFonts w:eastAsia="Times New Roman"/>
          <w:color w:val="C00000"/>
        </w:rPr>
      </w:pPr>
      <w:r w:rsidRPr="006F262D">
        <w:rPr>
          <w:rFonts w:eastAsia="Times New Roman"/>
          <w:color w:val="C00000"/>
        </w:rPr>
        <w:t xml:space="preserve">We reorganize the last paragraph. </w:t>
      </w:r>
    </w:p>
    <w:p w:rsidR="009F7022" w:rsidRDefault="009F7022" w:rsidP="007F1FDD">
      <w:pPr>
        <w:rPr>
          <w:rFonts w:eastAsia="Times New Roman"/>
        </w:rPr>
      </w:pPr>
    </w:p>
    <w:p w:rsidR="009F7022" w:rsidRPr="009F7022" w:rsidRDefault="009F7022" w:rsidP="007F1FDD">
      <w:pPr>
        <w:rPr>
          <w:rFonts w:eastAsia="Times New Roman"/>
        </w:rPr>
      </w:pPr>
    </w:p>
    <w:p w:rsidR="009F7022" w:rsidRDefault="009F7022" w:rsidP="007F1FDD">
      <w:pPr>
        <w:pStyle w:val="ListParagraph"/>
        <w:numPr>
          <w:ilvl w:val="0"/>
          <w:numId w:val="1"/>
        </w:numPr>
        <w:rPr>
          <w:rFonts w:eastAsia="Times New Roman"/>
        </w:rPr>
      </w:pPr>
      <w:r w:rsidRPr="009F7022">
        <w:rPr>
          <w:rFonts w:eastAsia="Times New Roman"/>
          <w:b/>
          <w:bCs/>
        </w:rPr>
        <w:t>Reviewer 2</w:t>
      </w:r>
    </w:p>
    <w:p w:rsidR="009F7022" w:rsidRPr="009F7022" w:rsidRDefault="009F7022" w:rsidP="007F1FDD">
      <w:pPr>
        <w:pStyle w:val="xmsonormal"/>
      </w:pPr>
      <w:r w:rsidRPr="009F7022">
        <w:lastRenderedPageBreak/>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7F1FDD">
      <w:pPr>
        <w:pStyle w:val="xmsonormal"/>
        <w:numPr>
          <w:ilvl w:val="1"/>
          <w:numId w:val="1"/>
        </w:numPr>
      </w:pPr>
      <w:r w:rsidRPr="009F7022">
        <w:t>Page 2, Paragraph 3</w:t>
      </w:r>
    </w:p>
    <w:p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7F1FDD">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7F1FDD">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7F1FDD">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7F1FDD">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and open source trip planning projects (</w:t>
      </w:r>
      <w:proofErr w:type="spellStart"/>
      <w:r w:rsidR="0026422B">
        <w:t>OpenTripPlanner</w:t>
      </w:r>
      <w:proofErr w:type="spellEnd"/>
      <w:r w:rsidR="0026422B">
        <w:t xml:space="preserve">) </w:t>
      </w:r>
      <w:r>
        <w:t xml:space="preserve">to assume and expect the user arrives at the exact second/minute when the bus arrives. </w:t>
      </w:r>
      <w:r w:rsidR="00B27907">
        <w:t xml:space="preserve">There is no “waiting time” or “buffer time” in a trip suggestion in the interface of these apps; they will </w:t>
      </w:r>
      <w:r w:rsidR="00870C67">
        <w:t>always</w:t>
      </w:r>
      <w:r w:rsidR="00B27907">
        <w:t xml:space="preserve"> show a suggested leave time, which is </w:t>
      </w:r>
      <w:r w:rsidR="00B27907">
        <w:lastRenderedPageBreak/>
        <w:t xml:space="preserve">the expected arrival time subtract the walking time. Therefore, there trip planning apps are essentially following the greedy tactic. </w:t>
      </w:r>
      <w:r w:rsidR="0090402F">
        <w:t>Some of the reasons are</w:t>
      </w:r>
      <w:r>
        <w:t>:</w:t>
      </w:r>
    </w:p>
    <w:p w:rsidR="00755D39" w:rsidRDefault="0026422B" w:rsidP="007F1FDD">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7F1FDD">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7F1FDD">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7F1FDD">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7F1FDD">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7F1FDD">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7F1FDD">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7F1FDD">
      <w:pPr>
        <w:pStyle w:val="xmsonormal"/>
        <w:ind w:firstLine="720"/>
      </w:pPr>
      <w:r>
        <w:t>As for the issue of whether people will actually follow the suggested greedy tactic:</w:t>
      </w:r>
    </w:p>
    <w:p w:rsidR="00105FBF" w:rsidRDefault="00344C76" w:rsidP="007F1FDD">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7F1FDD">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7F1FDD">
      <w:pPr>
        <w:pStyle w:val="xmsonormal"/>
        <w:ind w:firstLine="720"/>
      </w:pPr>
      <w:r>
        <w:lastRenderedPageBreak/>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7F1FDD">
      <w:pPr>
        <w:pStyle w:val="xmsonormal"/>
        <w:ind w:left="360"/>
      </w:pPr>
    </w:p>
    <w:p w:rsidR="002B316D" w:rsidRPr="00105FBF" w:rsidRDefault="002B316D" w:rsidP="007F1FD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7F1FDD">
      <w:pPr>
        <w:pStyle w:val="xmsonormal"/>
        <w:numPr>
          <w:ilvl w:val="1"/>
          <w:numId w:val="1"/>
        </w:numPr>
      </w:pPr>
      <w:r w:rsidRPr="009F7022">
        <w:t>Page 3, Section 2.1</w:t>
      </w:r>
    </w:p>
    <w:p w:rsidR="009F7022" w:rsidRDefault="009F7022" w:rsidP="007F1FDD">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091E5B" w:rsidP="007F1FDD">
      <w:pPr>
        <w:pStyle w:val="xmsonormal"/>
        <w:rPr>
          <w:color w:val="7030A0"/>
        </w:rPr>
      </w:pPr>
      <w:r>
        <w:rPr>
          <w:color w:val="7030A0"/>
        </w:rPr>
        <w:t xml:space="preserve">This is very good point and we distinguish the two measures in the literature review. We discuss the </w:t>
      </w:r>
    </w:p>
    <w:p w:rsidR="00105FBF" w:rsidRPr="00105FBF" w:rsidRDefault="00105FBF" w:rsidP="007F1FDD">
      <w:pPr>
        <w:pStyle w:val="xmsonormal"/>
        <w:rPr>
          <w:color w:val="7030A0"/>
        </w:rPr>
      </w:pPr>
    </w:p>
    <w:p w:rsidR="009F7022" w:rsidRPr="009F7022" w:rsidRDefault="009F7022" w:rsidP="007F1FDD">
      <w:pPr>
        <w:pStyle w:val="xmsonormal"/>
        <w:numPr>
          <w:ilvl w:val="1"/>
          <w:numId w:val="1"/>
        </w:numPr>
      </w:pPr>
      <w:r w:rsidRPr="009F7022">
        <w:t>Page 6, Paragraph 1</w:t>
      </w:r>
    </w:p>
    <w:p w:rsidR="009F7022" w:rsidRDefault="009F7022" w:rsidP="007F1FDD">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4D6D58" w:rsidRDefault="002B316D" w:rsidP="007F1FDD">
      <w:pPr>
        <w:pStyle w:val="xmsonormal"/>
      </w:pPr>
      <w:r>
        <w:t>This is another great question</w:t>
      </w:r>
      <w:r w:rsidR="004D6D58">
        <w:t>.</w:t>
      </w:r>
      <w:r w:rsidR="00401FCE">
        <w:t xml:space="preserve"> </w:t>
      </w:r>
      <w:r w:rsidR="004D6D58">
        <w:t xml:space="preserve">Our foundation of using APC instead of GTFS is: GTFS real-time data is a regularly updated data, which means there is always an interval between the measured time and the actual event time. However, APC data is produced in an on-demand manner, which means the measured time is always the same as the actual event time. In conclusion, the recorded time of GTFS data may not be exactly the time when bus arrives at a stop, but recorded time of APC data is exactly the time of the bus arrival. </w:t>
      </w:r>
    </w:p>
    <w:p w:rsidR="004D6D58" w:rsidRDefault="004D6D58" w:rsidP="007F1FDD">
      <w:pPr>
        <w:pStyle w:val="xmsonormal"/>
      </w:pPr>
      <w:proofErr w:type="gramStart"/>
      <w:r>
        <w:t>and</w:t>
      </w:r>
      <w:proofErr w:type="gramEnd"/>
      <w:r>
        <w:t xml:space="preserve"> we made several adjustments in the paper to avoid confusions.</w:t>
      </w:r>
    </w:p>
    <w:p w:rsidR="00091E5B" w:rsidRDefault="00401FCE" w:rsidP="007F1FDD">
      <w:pPr>
        <w:pStyle w:val="xmsonormal"/>
      </w:pPr>
      <w:r>
        <w:t xml:space="preserve">Here, we are not discussing about the precision or accuracy in the spatial sense, such as the accuracy of GPS points. Here, we are referring to their </w:t>
      </w:r>
      <w:r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t xml:space="preserve"> </w:t>
      </w:r>
      <w:r w:rsidR="00C21C04">
        <w:t xml:space="preserve">as: how accurate is the measure’s recorded time compared to the actual time of event occurrence. It represents the systematic error caused by the temporal delay of measurement. </w:t>
      </w:r>
    </w:p>
    <w:p w:rsidR="003D5729" w:rsidRDefault="003D5729" w:rsidP="007F1FDD">
      <w:pPr>
        <w:pStyle w:val="xmsonormal"/>
      </w:pPr>
      <w:r>
        <w:tab/>
        <w:t xml:space="preserve"> </w:t>
      </w:r>
    </w:p>
    <w:p w:rsidR="00401FCE" w:rsidRPr="009F7022" w:rsidRDefault="00401FCE" w:rsidP="007F1FDD">
      <w:pPr>
        <w:pStyle w:val="xmsonormal"/>
      </w:pPr>
    </w:p>
    <w:p w:rsidR="009F7022" w:rsidRPr="009F7022" w:rsidRDefault="009F7022" w:rsidP="007F1FDD">
      <w:pPr>
        <w:pStyle w:val="xmsonormal"/>
        <w:numPr>
          <w:ilvl w:val="1"/>
          <w:numId w:val="1"/>
        </w:numPr>
      </w:pPr>
      <w:r w:rsidRPr="009F7022">
        <w:t>Page 6, Paragraph 2</w:t>
      </w:r>
    </w:p>
    <w:p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rsidR="00271112" w:rsidRPr="009F7022" w:rsidRDefault="00271112" w:rsidP="007F1FDD">
      <w:pPr>
        <w:pStyle w:val="xmsonormal"/>
      </w:pPr>
      <w:r w:rsidRPr="009F7022">
        <w:t>Page 17, Figure 7</w:t>
      </w:r>
      <w:r>
        <w:t xml:space="preserve"> (we merged the two comments due to their relevance)</w:t>
      </w:r>
    </w:p>
    <w:p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1E28B1" w:rsidRDefault="002B316D" w:rsidP="007F1FDD">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7F1FDD">
      <w:pPr>
        <w:pStyle w:val="xmsonormal"/>
        <w:numPr>
          <w:ilvl w:val="0"/>
          <w:numId w:val="6"/>
        </w:numPr>
      </w:pPr>
      <w:r>
        <w:t xml:space="preserve">An overview of </w:t>
      </w:r>
      <w:r w:rsidR="006B620F">
        <w:t>some transit systems’ GTFS real-time trip-update data updating frequency</w:t>
      </w:r>
    </w:p>
    <w:p w:rsidR="00F23682" w:rsidRDefault="00F23682" w:rsidP="007F1FDD">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 (secs)</w:t>
            </w:r>
          </w:p>
        </w:tc>
        <w:tc>
          <w:tcPr>
            <w:tcW w:w="2338"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w:t>
            </w:r>
            <w:r w:rsidR="001308E8">
              <w:t xml:space="preserve"> </w:t>
            </w:r>
            <w:r>
              <w:t>(secs)</w:t>
            </w:r>
          </w:p>
        </w:tc>
      </w:tr>
      <w:tr w:rsidR="006B5AED" w:rsidTr="00820C7C">
        <w:tc>
          <w:tcPr>
            <w:tcW w:w="2336" w:type="dxa"/>
          </w:tcPr>
          <w:p w:rsidR="006B5AED" w:rsidRDefault="006B5AED" w:rsidP="007F1FDD">
            <w:pPr>
              <w:pStyle w:val="xmsonormal"/>
            </w:pPr>
            <w:r>
              <w:t>MBTA</w:t>
            </w:r>
          </w:p>
        </w:tc>
        <w:tc>
          <w:tcPr>
            <w:tcW w:w="2338" w:type="dxa"/>
          </w:tcPr>
          <w:p w:rsidR="006B5AED" w:rsidRDefault="006B5AED" w:rsidP="007F1FDD">
            <w:pPr>
              <w:pStyle w:val="xmsonormal"/>
            </w:pPr>
            <w:r>
              <w:t>~5</w:t>
            </w:r>
          </w:p>
        </w:tc>
        <w:tc>
          <w:tcPr>
            <w:tcW w:w="2338" w:type="dxa"/>
          </w:tcPr>
          <w:p w:rsidR="006B5AED" w:rsidRPr="00F47AF7" w:rsidRDefault="006B5AED" w:rsidP="007F1FDD">
            <w:pPr>
              <w:pStyle w:val="xmsonormal"/>
            </w:pPr>
            <w:r>
              <w:t xml:space="preserve">Go Metro, </w:t>
            </w:r>
            <w:r w:rsidRPr="002D4586">
              <w:t>Cincinnati</w:t>
            </w:r>
          </w:p>
        </w:tc>
        <w:tc>
          <w:tcPr>
            <w:tcW w:w="2338" w:type="dxa"/>
          </w:tcPr>
          <w:p w:rsidR="006B5AED" w:rsidRDefault="006B5AED" w:rsidP="007F1FDD">
            <w:pPr>
              <w:pStyle w:val="xmsonormal"/>
            </w:pPr>
            <w:r>
              <w:t>~30</w:t>
            </w:r>
          </w:p>
        </w:tc>
      </w:tr>
      <w:tr w:rsidR="006B5AED" w:rsidTr="00820C7C">
        <w:tc>
          <w:tcPr>
            <w:tcW w:w="2336" w:type="dxa"/>
          </w:tcPr>
          <w:p w:rsidR="006B5AED" w:rsidRDefault="006B5AED" w:rsidP="007F1FDD">
            <w:pPr>
              <w:pStyle w:val="xmsonormal"/>
            </w:pPr>
            <w:r>
              <w:t>Community transit</w:t>
            </w:r>
          </w:p>
        </w:tc>
        <w:tc>
          <w:tcPr>
            <w:tcW w:w="2338" w:type="dxa"/>
          </w:tcPr>
          <w:p w:rsidR="006B5AED" w:rsidRDefault="006B5AED" w:rsidP="007F1FDD">
            <w:pPr>
              <w:pStyle w:val="xmsonormal"/>
            </w:pPr>
            <w:r>
              <w:t>~10</w:t>
            </w:r>
          </w:p>
        </w:tc>
        <w:tc>
          <w:tcPr>
            <w:tcW w:w="2338" w:type="dxa"/>
          </w:tcPr>
          <w:p w:rsidR="006B5AED" w:rsidRDefault="006B5AED" w:rsidP="007F1FDD">
            <w:pPr>
              <w:pStyle w:val="xmsonormal"/>
            </w:pPr>
            <w:r>
              <w:t>DCTA, Denton, T</w:t>
            </w:r>
            <w:r w:rsidRPr="002D4586">
              <w:t>exas</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2D4586">
              <w:t>CATA</w:t>
            </w:r>
            <w:r>
              <w:t>,</w:t>
            </w:r>
            <w:r w:rsidRPr="002D4586">
              <w:t xml:space="preserve"> </w:t>
            </w:r>
            <w:r>
              <w:t>L</w:t>
            </w:r>
            <w:r w:rsidRPr="002D4586">
              <w:t>ansing</w:t>
            </w:r>
            <w:r>
              <w:t>, MI</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rsidRPr="002D4586">
              <w:t>VIA</w:t>
            </w:r>
            <w:r>
              <w:t>,</w:t>
            </w:r>
            <w:r w:rsidRPr="002D4586">
              <w:t xml:space="preserve"> San Antonio</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MST, Monterey, CA</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HART, Tampa, FL</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RTC, Southern Nevada</w:t>
            </w:r>
          </w:p>
        </w:tc>
        <w:tc>
          <w:tcPr>
            <w:tcW w:w="2338" w:type="dxa"/>
          </w:tcPr>
          <w:p w:rsidR="006B5AED" w:rsidRDefault="006B5AED" w:rsidP="007F1FDD">
            <w:pPr>
              <w:pStyle w:val="xmsonormal"/>
            </w:pPr>
            <w:r>
              <w:t xml:space="preserve">10 – 20 </w:t>
            </w:r>
          </w:p>
        </w:tc>
        <w:tc>
          <w:tcPr>
            <w:tcW w:w="2338" w:type="dxa"/>
          </w:tcPr>
          <w:p w:rsidR="006B5AED" w:rsidRDefault="006B5AED" w:rsidP="007F1FD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proofErr w:type="spellStart"/>
            <w:r>
              <w:t>Votran</w:t>
            </w:r>
            <w:proofErr w:type="spellEnd"/>
            <w:r>
              <w:t>, Daytona Beach, FL</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Metro Transit, Madison, WI</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ART, Arlington, VA</w:t>
            </w:r>
          </w:p>
        </w:tc>
        <w:tc>
          <w:tcPr>
            <w:tcW w:w="2338" w:type="dxa"/>
          </w:tcPr>
          <w:p w:rsidR="006B5AED" w:rsidRDefault="006B5AED" w:rsidP="007F1FDD">
            <w:pPr>
              <w:pStyle w:val="xmsonormal"/>
            </w:pPr>
            <w:r>
              <w:t xml:space="preserve">20 – 30 </w:t>
            </w:r>
          </w:p>
        </w:tc>
        <w:tc>
          <w:tcPr>
            <w:tcW w:w="2338" w:type="dxa"/>
          </w:tcPr>
          <w:p w:rsidR="006B5AED" w:rsidRDefault="006B5AED" w:rsidP="007F1FDD">
            <w:pPr>
              <w:pStyle w:val="xmsonormal"/>
            </w:pPr>
            <w:r>
              <w:t>MTA Maryland</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F47AF7">
              <w:t>Big Blue Bus</w:t>
            </w:r>
          </w:p>
        </w:tc>
        <w:tc>
          <w:tcPr>
            <w:tcW w:w="2338" w:type="dxa"/>
          </w:tcPr>
          <w:p w:rsidR="006B5AED" w:rsidRDefault="006B5AED" w:rsidP="007F1FDD">
            <w:pPr>
              <w:pStyle w:val="xmsonormal"/>
            </w:pPr>
            <w:r>
              <w:t>20 – 30</w:t>
            </w:r>
          </w:p>
        </w:tc>
        <w:tc>
          <w:tcPr>
            <w:tcW w:w="2338" w:type="dxa"/>
          </w:tcPr>
          <w:p w:rsidR="006B5AED" w:rsidRDefault="006B5AED" w:rsidP="007F1FDD">
            <w:pPr>
              <w:pStyle w:val="xmsonormal"/>
            </w:pPr>
            <w:r>
              <w:t>RTA, riverside, CA</w:t>
            </w:r>
          </w:p>
        </w:tc>
        <w:tc>
          <w:tcPr>
            <w:tcW w:w="2338" w:type="dxa"/>
          </w:tcPr>
          <w:p w:rsidR="006B5AED" w:rsidRDefault="006B5AED" w:rsidP="007F1FDD">
            <w:r w:rsidRPr="00B73D1C">
              <w:t>~30</w:t>
            </w:r>
          </w:p>
        </w:tc>
      </w:tr>
      <w:tr w:rsidR="006B5AED" w:rsidTr="00820C7C">
        <w:tc>
          <w:tcPr>
            <w:tcW w:w="2336" w:type="dxa"/>
          </w:tcPr>
          <w:p w:rsidR="006B5AED" w:rsidRPr="00F47AF7" w:rsidRDefault="006B5AED" w:rsidP="007F1FDD">
            <w:pPr>
              <w:pStyle w:val="xmsonormal"/>
            </w:pPr>
            <w:r w:rsidRPr="002D4586">
              <w:t>Calgary Transi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rsidRPr="00EC6845">
              <w:t>Capital metro</w:t>
            </w:r>
          </w:p>
        </w:tc>
        <w:tc>
          <w:tcPr>
            <w:tcW w:w="2338" w:type="dxa"/>
          </w:tcPr>
          <w:p w:rsidR="006B5AED" w:rsidRPr="00EC6845" w:rsidRDefault="006B5AED" w:rsidP="007F1FDD">
            <w:pPr>
              <w:pStyle w:val="xmsonormal"/>
            </w:pPr>
            <w:r>
              <w:t>~60</w:t>
            </w:r>
          </w:p>
        </w:tc>
      </w:tr>
      <w:tr w:rsidR="006B5AED" w:rsidTr="00820C7C">
        <w:tc>
          <w:tcPr>
            <w:tcW w:w="2336" w:type="dxa"/>
          </w:tcPr>
          <w:p w:rsidR="006B5AED" w:rsidRPr="00F47AF7" w:rsidRDefault="006B5AED" w:rsidP="007F1FDD">
            <w:pPr>
              <w:pStyle w:val="xmsonormal"/>
            </w:pPr>
            <w:r w:rsidRPr="002D4586">
              <w:t>BAR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t>CT Transit, Hartford</w:t>
            </w:r>
          </w:p>
        </w:tc>
        <w:tc>
          <w:tcPr>
            <w:tcW w:w="2338" w:type="dxa"/>
          </w:tcPr>
          <w:p w:rsidR="006B5AED" w:rsidRPr="00EC6845" w:rsidRDefault="006B5AED" w:rsidP="007F1FDD">
            <w:pPr>
              <w:pStyle w:val="xmsonormal"/>
            </w:pPr>
            <w:r>
              <w:t>&gt;60</w:t>
            </w:r>
          </w:p>
        </w:tc>
      </w:tr>
    </w:tbl>
    <w:p w:rsidR="001E28B1" w:rsidRDefault="006B5AED" w:rsidP="007F1FDD">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w:t>
      </w:r>
      <w:r w:rsidR="00FD3CE8">
        <w:lastRenderedPageBreak/>
        <w:t>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7F1FDD">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7F1FDD">
      <w:pPr>
        <w:pStyle w:val="xmsonormal"/>
        <w:numPr>
          <w:ilvl w:val="0"/>
          <w:numId w:val="6"/>
        </w:numPr>
      </w:pPr>
      <w:r>
        <w:t>The actual data update frequency of the transit planning apps</w:t>
      </w:r>
    </w:p>
    <w:p w:rsidR="00FC6085" w:rsidRDefault="00FC6085" w:rsidP="007F1FDD">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742F30" w:rsidRDefault="001F19B1" w:rsidP="007F1FDD">
      <w:pPr>
        <w:pStyle w:val="xmsonormal"/>
      </w:pPr>
      <w:r>
        <w:tab/>
        <w:t>Meanwhile, some transit planning apps, such as Google Map, will not update the information automatically; instead, the visualized RTI will only update when the user actively refresh</w:t>
      </w:r>
      <w:r w:rsidR="007F349B">
        <w:t>es</w:t>
      </w:r>
      <w:r>
        <w:t xml:space="preserve"> the interface. This moreover suggests that the actual information update frequency can be even longer if the user does not actively update</w:t>
      </w:r>
      <w:r w:rsidR="00486E2A">
        <w:t xml:space="preserve">. </w:t>
      </w:r>
    </w:p>
    <w:p w:rsidR="00FC6085" w:rsidRDefault="0031554F" w:rsidP="007F1FDD">
      <w:pPr>
        <w:pStyle w:val="xmsonormal"/>
        <w:numPr>
          <w:ilvl w:val="0"/>
          <w:numId w:val="6"/>
        </w:numPr>
      </w:pPr>
      <w:r>
        <w:t xml:space="preserve">Further implication of </w:t>
      </w:r>
      <w:r w:rsidR="00C37579">
        <w:t>higher</w:t>
      </w:r>
      <w:r>
        <w:t xml:space="preserve"> update interval</w:t>
      </w:r>
    </w:p>
    <w:p w:rsidR="00742F30" w:rsidRDefault="00A86905" w:rsidP="008A0E85">
      <w:pPr>
        <w:pStyle w:val="xmsonormal"/>
      </w:pPr>
      <w:r>
        <w:t xml:space="preserve">Despite the large interval is still common for most transit authorities, the question raised by the comment is still important, because we will witness more transit systems with GTFS trip-update data of higher update frequency in the near future. </w:t>
      </w:r>
      <w:r>
        <w:t>Meanwhile, a</w:t>
      </w:r>
      <w:r w:rsidR="00742F30">
        <w:t>s the reviewer mentioned, Figure 7 (</w:t>
      </w:r>
      <w:r w:rsidR="00742F30" w:rsidRPr="009E74EE">
        <w:rPr>
          <w:color w:val="FF0000"/>
        </w:rPr>
        <w:t>Figure XXX in current version</w:t>
      </w:r>
      <w:r w:rsidR="00742F30">
        <w:t xml:space="preserve">) </w:t>
      </w:r>
      <w:r>
        <w:t xml:space="preserve">surely depends on the frequency of the RTI. For the mainstream update frequency of </w:t>
      </w:r>
      <w:r>
        <w:t>30 seconds</w:t>
      </w:r>
      <w:r>
        <w:t xml:space="preserve">, the interval in the figure between each valley will become 30 seconds. </w:t>
      </w:r>
      <w:r>
        <w:t xml:space="preserve">However, as for COTA system, we could not get data of </w:t>
      </w:r>
      <w:r>
        <w:t xml:space="preserve">different </w:t>
      </w:r>
      <w:r>
        <w:t xml:space="preserve">resolution for the same time period, therefore </w:t>
      </w:r>
      <w:r>
        <w:rPr>
          <w:rFonts w:hint="eastAsia"/>
        </w:rPr>
        <w:t xml:space="preserve">the potential impact </w:t>
      </w:r>
      <w:r>
        <w:t xml:space="preserve">of higher frequency still remain largely unknown. </w:t>
      </w:r>
      <w:r>
        <w:t>I</w:t>
      </w:r>
      <w:r>
        <w:t>t could be a limitation for this paper and could be a very good topic for future studies.</w:t>
      </w:r>
      <w:r>
        <w:t xml:space="preserve"> </w:t>
      </w:r>
      <w:r w:rsidRPr="00A86905">
        <w:rPr>
          <w:color w:val="FF0000"/>
        </w:rPr>
        <w:t>We also clarify this in the conclusion part of the paper.</w:t>
      </w:r>
      <w:r w:rsidR="00742F30">
        <w:t xml:space="preserve"> </w:t>
      </w:r>
    </w:p>
    <w:p w:rsidR="00EB62EF" w:rsidRPr="009F7022" w:rsidRDefault="00EB62EF" w:rsidP="007F1FDD">
      <w:pPr>
        <w:pStyle w:val="xmsonormal"/>
      </w:pPr>
    </w:p>
    <w:p w:rsidR="009F7022" w:rsidRPr="009F7022" w:rsidRDefault="009F7022" w:rsidP="007F1FDD">
      <w:pPr>
        <w:pStyle w:val="xmsonormal"/>
        <w:numPr>
          <w:ilvl w:val="1"/>
          <w:numId w:val="1"/>
        </w:numPr>
      </w:pPr>
      <w:r w:rsidRPr="009F7022">
        <w:t>Page 6, Last Paragraph</w:t>
      </w:r>
    </w:p>
    <w:p w:rsidR="009F7022" w:rsidRDefault="009F7022" w:rsidP="007F1FDD">
      <w:pPr>
        <w:pStyle w:val="xmsonormal"/>
      </w:pPr>
      <w:r w:rsidRPr="009F7022">
        <w:lastRenderedPageBreak/>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7F1FDD">
      <w:pPr>
        <w:pStyle w:val="xmsonormal"/>
      </w:pPr>
      <w:r>
        <w:t>Thanks for pointing this out. There are several reasons that we chose to use linear walking process and insurance buffer ahead as the primary assumption:</w:t>
      </w:r>
    </w:p>
    <w:p w:rsidR="00E902A7" w:rsidRDefault="00E902A7" w:rsidP="007F1FDD">
      <w:pPr>
        <w:pStyle w:val="xmsonormal"/>
        <w:numPr>
          <w:ilvl w:val="0"/>
          <w:numId w:val="6"/>
        </w:numPr>
      </w:pPr>
      <w:r>
        <w:t>Running is not a viable and desirable option for everyone.</w:t>
      </w:r>
    </w:p>
    <w:p w:rsidR="000C1761" w:rsidRDefault="00E902A7" w:rsidP="007F1FDD">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7F1FDD">
      <w:pPr>
        <w:pStyle w:val="xmsonormal"/>
        <w:numPr>
          <w:ilvl w:val="0"/>
          <w:numId w:val="6"/>
        </w:numPr>
      </w:pPr>
      <w:r>
        <w:t>Running should not be and is not the default assumption for transit planning apps.</w:t>
      </w:r>
    </w:p>
    <w:p w:rsidR="000C1761" w:rsidRDefault="00E902A7" w:rsidP="007F1FDD">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1F1D7F" w:rsidRDefault="001F1D7F" w:rsidP="001F1D7F">
      <w:pPr>
        <w:pStyle w:val="xmsonormal"/>
        <w:numPr>
          <w:ilvl w:val="0"/>
          <w:numId w:val="6"/>
        </w:numPr>
      </w:pPr>
      <w:r>
        <w:t>Sensitivity analysis shows that running is not the primary solution to the bad performance.</w:t>
      </w:r>
    </w:p>
    <w:p w:rsidR="00221771" w:rsidRDefault="00E902A7" w:rsidP="001F1D7F">
      <w:pPr>
        <w:pStyle w:val="xmsonormal"/>
      </w:pPr>
      <w:r>
        <w:t xml:space="preserve">However, </w:t>
      </w:r>
      <w:r w:rsidR="00E70BB6">
        <w:t>we kno</w:t>
      </w:r>
      <w:r>
        <w:t>w</w:t>
      </w:r>
      <w:r w:rsidR="0013687D">
        <w:t xml:space="preserve"> some</w:t>
      </w:r>
      <w:r>
        <w:t xml:space="preserve"> people will accelerate after they see the </w:t>
      </w:r>
      <w:r w:rsidR="001F1D7F">
        <w:t xml:space="preserve">target </w:t>
      </w:r>
      <w:r>
        <w:t>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we added a</w:t>
      </w:r>
      <w:r w:rsidR="00677ED2">
        <w:t>n</w:t>
      </w:r>
      <w:r>
        <w:t xml:space="preserve"> </w:t>
      </w:r>
      <w:r w:rsidR="00221771">
        <w:t xml:space="preserve">analysis to </w:t>
      </w:r>
      <w:r w:rsidR="00677ED2">
        <w:t>test the sensitivity of greedy tactic’s waiting time and missing risk.</w:t>
      </w:r>
    </w:p>
    <w:p w:rsidR="00E902A7" w:rsidRPr="0011588A" w:rsidRDefault="00677ED2" w:rsidP="008A37EE">
      <w:pPr>
        <w:pStyle w:val="xmsonormal"/>
        <w:ind w:firstLine="720"/>
      </w:pPr>
      <w:r>
        <w:t xml:space="preserve">We </w:t>
      </w:r>
      <w:r w:rsidR="00C56C4D">
        <w:t xml:space="preserve">first </w:t>
      </w:r>
      <w:r>
        <w:t xml:space="preserve">need to </w:t>
      </w:r>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usually won’t allow the passenger see a bus in a very long distance</w:t>
      </w:r>
      <w:r w:rsidR="00961953">
        <w:t xml:space="preserve"> and the route number on the bus usually is undistinguishable</w:t>
      </w:r>
      <w:r w:rsidR="00DE155D">
        <w:t>.</w:t>
      </w:r>
      <w:r w:rsidR="008C1ABF">
        <w:t xml:space="preserve"> We use the average speed of 3 m/s as the </w:t>
      </w:r>
      <w:r w:rsidR="008C1ABF">
        <w:lastRenderedPageBreak/>
        <w:t xml:space="preserve">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p>
    <w:p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rsidR="00C56C4D" w:rsidRDefault="0028746B" w:rsidP="00C56C4D">
      <w:pPr>
        <w:pStyle w:val="xmsonormal"/>
        <w:keepNext/>
      </w:pPr>
      <w:r>
        <w:rPr>
          <w:noProof/>
        </w:rPr>
        <w:drawing>
          <wp:inline distT="0" distB="0" distL="0" distR="0" wp14:anchorId="038F5F46" wp14:editId="6C4E8C12">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77EDC" w:rsidRDefault="00C56C4D" w:rsidP="00FE65FA">
      <w:pPr>
        <w:pStyle w:val="xmsonormal"/>
        <w:jc w:val="center"/>
      </w:pPr>
      <w:bookmarkStart w:id="1" w:name="_Ref42524741"/>
      <w:r>
        <w:t xml:space="preserve">Picture </w:t>
      </w:r>
      <w:fldSimple w:instr=" SEQ Picture \* ARABIC ">
        <w:r w:rsidR="00C967E1">
          <w:rPr>
            <w:noProof/>
          </w:rPr>
          <w:t>1</w:t>
        </w:r>
      </w:fldSimple>
      <w:bookmarkEnd w:id="1"/>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rsidR="004F38E2" w:rsidRDefault="004F38E2" w:rsidP="004F38E2">
      <w:pPr>
        <w:pStyle w:val="xmsonormal"/>
      </w:pPr>
      <w:r>
        <w:tab/>
        <w:t xml:space="preserve">Therefore, </w:t>
      </w:r>
      <w:r w:rsidR="00B74309">
        <w:t xml:space="preserve">we can conclude that: 1) running is not a viable and desirable option for everyone; 2) running should not be a default option for trip planning </w:t>
      </w:r>
      <w:r w:rsidR="00F05DC2">
        <w:t>apps</w:t>
      </w:r>
      <w:r w:rsidR="00B74309">
        <w:t>; 3) even if considering maximum possible running time, the greedy tactic’s performance is still the worst among the all trip planning strategies.</w:t>
      </w:r>
      <w:r w:rsidR="006A487A">
        <w:t xml:space="preserve"> Not 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rsidR="00E902A7" w:rsidRPr="009F7022" w:rsidRDefault="00E902A7" w:rsidP="007F1FDD">
      <w:pPr>
        <w:pStyle w:val="xmsonormal"/>
      </w:pPr>
    </w:p>
    <w:p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1C135E" w:rsidRDefault="00CD49C8" w:rsidP="001C135E">
      <w:pPr>
        <w:pStyle w:val="xmsonormal"/>
      </w:pPr>
      <w:r>
        <w:t>The</w:t>
      </w:r>
      <w:r w:rsidR="00AB6F58">
        <w:t xml:space="preserve"> impact of RTI on passenger</w:t>
      </w:r>
      <w:r>
        <w:t>’s</w:t>
      </w:r>
      <w:r w:rsidR="00AB6F58">
        <w:t xml:space="preserve"> path choice</w:t>
      </w:r>
      <w:r>
        <w:t xml:space="preserve"> is a very important</w:t>
      </w:r>
      <w:r w:rsidR="00156065">
        <w:t>.</w:t>
      </w:r>
      <w:r>
        <w:t xml:space="preserve"> In this answer, we are going to conceptualize and simulate the decision-making process and investigate if this strategy is rational. </w:t>
      </w:r>
    </w:p>
    <w:p w:rsidR="00081406" w:rsidRDefault="00081406" w:rsidP="001C135E">
      <w:pPr>
        <w:pStyle w:val="xmsonormal"/>
        <w:numPr>
          <w:ilvl w:val="0"/>
          <w:numId w:val="6"/>
        </w:numPr>
      </w:pPr>
      <w:r>
        <w:t>Conceptualization</w:t>
      </w:r>
    </w:p>
    <w:p w:rsidR="00BA6FDE" w:rsidRDefault="00AB6F58" w:rsidP="00337832">
      <w:pPr>
        <w:pStyle w:val="xmsonormal"/>
      </w:pPr>
      <w:r>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w:t>
      </w:r>
      <w:proofErr w:type="gramStart"/>
      <w:r w:rsidR="00BA6FDE">
        <w:t>she/he</w:t>
      </w:r>
      <w:proofErr w:type="gramEnd"/>
      <w:r w:rsidR="00BA6FDE">
        <w:t xml:space="preserv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DB4D0D" w:rsidRPr="00E15E0C" w:rsidRDefault="00DB4D0D" w:rsidP="004F38E2">
            <w:pPr>
              <w:jc w:val="center"/>
              <w:rPr>
                <w:rFonts w:eastAsia="Yu Mincho"/>
                <w:b w:val="0"/>
                <w:lang w:eastAsia="ja-JP"/>
              </w:rPr>
            </w:pPr>
          </w:p>
        </w:tc>
        <w:tc>
          <w:tcPr>
            <w:tcW w:w="4463" w:type="pct"/>
            <w:hideMark/>
          </w:tcPr>
          <w:p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p"/>
                  </m:rPr>
                  <w:rPr>
                    <w:rFonts w:ascii="Cambria Math" w:hAnsi="Cambria Math"/>
                  </w:rPr>
                  <m:t>Δ</m:t>
                </m:r>
                <m: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b w:val="0"/>
                            <w:i/>
                          </w:rPr>
                        </m:ctrlPr>
                      </m:sSubPr>
                      <m:e>
                        <m:r>
                          <w:rPr>
                            <w:rFonts w:ascii="Cambria Math" w:hAnsi="Cambria Math"/>
                          </w:rPr>
                          <m:t>x</m:t>
                        </m:r>
                      </m:e>
                      <m:sub>
                        <m:r>
                          <w:rPr>
                            <w:rFonts w:ascii="Cambria Math" w:hAnsi="Cambria Math"/>
                          </w:rPr>
                          <m:t>o</m:t>
                        </m:r>
                      </m:sub>
                    </m:sSub>
                  </m:num>
                  <m:den>
                    <m:r>
                      <w:rPr>
                        <w:rFonts w:ascii="Cambria Math" w:hAnsi="Cambria Math"/>
                      </w:rPr>
                      <m:t>v</m:t>
                    </m:r>
                  </m:den>
                </m:f>
              </m:oMath>
            </m:oMathPara>
          </w:p>
        </w:tc>
        <w:tc>
          <w:tcPr>
            <w:tcW w:w="280" w:type="pct"/>
            <w:hideMark/>
          </w:tcPr>
          <w:p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b w:val="0"/>
                <w:noProof/>
              </w:rPr>
              <w:fldChar w:fldCharType="begin"/>
            </w:r>
            <w:r w:rsidRPr="00E15E0C">
              <w:rPr>
                <w:b w:val="0"/>
                <w:noProof/>
              </w:rPr>
              <w:instrText xml:space="preserve"> SEQ Equation \* ARABIC </w:instrText>
            </w:r>
            <w:r w:rsidRPr="00E15E0C">
              <w:rPr>
                <w:b w:val="0"/>
                <w:noProof/>
              </w:rPr>
              <w:fldChar w:fldCharType="separate"/>
            </w:r>
            <w:r w:rsidR="00C766F2" w:rsidRPr="00E15E0C">
              <w:rPr>
                <w:b w:val="0"/>
                <w:noProof/>
              </w:rPr>
              <w:t>1</w:t>
            </w:r>
            <w:r w:rsidRPr="00E15E0C">
              <w:rPr>
                <w:b w:val="0"/>
                <w:noProof/>
              </w:rPr>
              <w:fldChar w:fldCharType="end"/>
            </w:r>
            <w:r w:rsidRPr="00E15E0C">
              <w:rPr>
                <w:rFonts w:eastAsia="Yu Mincho"/>
                <w:b w:val="0"/>
                <w:lang w:eastAsia="ja-JP"/>
              </w:rPr>
              <w:t>)</w:t>
            </w:r>
          </w:p>
        </w:tc>
      </w:tr>
    </w:tbl>
    <w:p w:rsidR="00DB4D0D" w:rsidRPr="00E15E0C" w:rsidRDefault="00DB4D0D" w:rsidP="004525C8">
      <w:pPr>
        <w:pStyle w:val="xmsonormal"/>
      </w:pPr>
      <w:r w:rsidRPr="00E15E0C">
        <w:t xml:space="preserve">Where </w:t>
      </w:r>
      <w:proofErr w:type="spellStart"/>
      <w:r w:rsidR="00852291" w:rsidRPr="00E15E0C">
        <w:t>x</w:t>
      </w:r>
      <w:r w:rsidR="00852291" w:rsidRPr="00E15E0C">
        <w:rPr>
          <w:vertAlign w:val="subscript"/>
        </w:rPr>
        <w:t>a</w:t>
      </w:r>
      <w:proofErr w:type="spellEnd"/>
      <w:r w:rsidR="00852291" w:rsidRPr="00E15E0C">
        <w:rPr>
          <w:vertAlign w:val="subscript"/>
        </w:rPr>
        <w:t xml:space="preserve">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w:t>
      </w:r>
      <w:proofErr w:type="spellStart"/>
      <w:proofErr w:type="gramStart"/>
      <w:r w:rsidR="008C5272" w:rsidRPr="00E15E0C">
        <w:t>Δt</w:t>
      </w:r>
      <w:proofErr w:type="spellEnd"/>
      <w:proofErr w:type="gramEnd"/>
      <w:r w:rsidR="008C5272" w:rsidRPr="00E15E0C">
        <w:t xml:space="preserve">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696C3B" w:rsidRPr="00E15E0C" w:rsidRDefault="00696C3B" w:rsidP="004F38E2">
            <w:pPr>
              <w:jc w:val="center"/>
              <w:rPr>
                <w:rFonts w:eastAsia="Yu Mincho"/>
                <w:b w:val="0"/>
                <w:lang w:eastAsia="ja-JP"/>
              </w:rPr>
            </w:pPr>
          </w:p>
        </w:tc>
        <w:tc>
          <w:tcPr>
            <w:tcW w:w="4463" w:type="pct"/>
            <w:hideMark/>
          </w:tcPr>
          <w:p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w:rPr>
                    <w:rFonts w:ascii="Cambria Math" w:hAnsi="Cambria Math"/>
                  </w:rPr>
                  <m:t>ΔT=</m:t>
                </m:r>
                <m:sSub>
                  <m:sSubPr>
                    <m:ctrlPr>
                      <w:rPr>
                        <w:rFonts w:ascii="Cambria Math" w:hAnsi="Cambria Math"/>
                        <w:b w:val="0"/>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b w:val="0"/>
                        <w:i/>
                      </w:rPr>
                    </m:ctrlPr>
                  </m:sSubPr>
                  <m:e>
                    <m:r>
                      <w:rPr>
                        <w:rFonts w:ascii="Cambria Math" w:hAnsi="Cambria Math"/>
                      </w:rPr>
                      <m:t>T</m:t>
                    </m:r>
                  </m:e>
                  <m:sub>
                    <m:r>
                      <w:rPr>
                        <w:rFonts w:ascii="Cambria Math" w:hAnsi="Cambria Math"/>
                      </w:rPr>
                      <m:t>o</m:t>
                    </m:r>
                  </m:sub>
                </m:sSub>
              </m:oMath>
            </m:oMathPara>
          </w:p>
        </w:tc>
        <w:tc>
          <w:tcPr>
            <w:tcW w:w="280" w:type="pct"/>
            <w:hideMark/>
          </w:tcPr>
          <w:p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b w:val="0"/>
                <w:noProof/>
              </w:rPr>
              <w:fldChar w:fldCharType="begin"/>
            </w:r>
            <w:r w:rsidRPr="00E15E0C">
              <w:rPr>
                <w:b w:val="0"/>
                <w:noProof/>
              </w:rPr>
              <w:instrText xml:space="preserve"> SEQ Equation \* ARABIC </w:instrText>
            </w:r>
            <w:r w:rsidRPr="00E15E0C">
              <w:rPr>
                <w:b w:val="0"/>
                <w:noProof/>
              </w:rPr>
              <w:fldChar w:fldCharType="separate"/>
            </w:r>
            <w:r w:rsidR="00C766F2" w:rsidRPr="00E15E0C">
              <w:rPr>
                <w:b w:val="0"/>
                <w:noProof/>
              </w:rPr>
              <w:t>2</w:t>
            </w:r>
            <w:r w:rsidRPr="00E15E0C">
              <w:rPr>
                <w:b w:val="0"/>
                <w:noProof/>
              </w:rPr>
              <w:fldChar w:fldCharType="end"/>
            </w:r>
            <w:r w:rsidRPr="00E15E0C">
              <w:rPr>
                <w:rFonts w:eastAsia="Yu Mincho"/>
                <w:b w:val="0"/>
                <w:lang w:eastAsia="ja-JP"/>
              </w:rPr>
              <w:t>)</w:t>
            </w:r>
          </w:p>
        </w:tc>
      </w:tr>
    </w:tbl>
    <w:p w:rsidR="00696C3B" w:rsidRPr="00F55758" w:rsidRDefault="00696C3B" w:rsidP="00BA6FDE">
      <w:pPr>
        <w:pStyle w:val="xmsonormal"/>
      </w:pPr>
      <w:r w:rsidRPr="00F55758">
        <w:t>Where T</w:t>
      </w:r>
      <w:r w:rsidRPr="00F55758">
        <w:rPr>
          <w:vertAlign w:val="subscript"/>
        </w:rPr>
        <w:t xml:space="preserve">a </w:t>
      </w:r>
      <w:r w:rsidRPr="00F55758">
        <w:t xml:space="preserve">is the arrival time at the alternative stop and </w:t>
      </w:r>
      <w:proofErr w:type="gramStart"/>
      <w:r w:rsidRPr="00F55758">
        <w:t>T</w:t>
      </w:r>
      <w:r w:rsidRPr="00F55758">
        <w:rPr>
          <w:vertAlign w:val="subscript"/>
        </w:rPr>
        <w:t>o</w:t>
      </w:r>
      <w:proofErr w:type="gramEnd"/>
      <w:r w:rsidRPr="00F55758">
        <w:rPr>
          <w:vertAlign w:val="subscript"/>
        </w:rPr>
        <w:t xml:space="preserve"> </w:t>
      </w:r>
      <w:r w:rsidRPr="00F55758">
        <w:t xml:space="preserve">is the arrival time at the original stop. </w:t>
      </w:r>
      <w:r w:rsidR="004525C8" w:rsidRPr="00F55758">
        <w:t>This will be derived from the history arrival time in the GTFS-APC data.</w:t>
      </w:r>
      <w:r w:rsidR="00C766F2" w:rsidRPr="00F55758">
        <w:t xml:space="preserve"> </w:t>
      </w:r>
      <w:r w:rsidRPr="00F55758">
        <w:t xml:space="preserve">Then w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701BE5" w:rsidRPr="00E15E0C" w:rsidRDefault="00701BE5" w:rsidP="004F38E2">
            <w:pPr>
              <w:jc w:val="center"/>
              <w:rPr>
                <w:rFonts w:eastAsia="Yu Mincho"/>
                <w:b w:val="0"/>
                <w:lang w:eastAsia="ja-JP"/>
              </w:rPr>
            </w:pPr>
          </w:p>
        </w:tc>
        <w:tc>
          <w:tcPr>
            <w:tcW w:w="4463" w:type="pct"/>
            <w:hideMark/>
          </w:tcPr>
          <w:p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w:rPr>
                    <w:rFonts w:ascii="Cambria Math" w:hAnsi="Cambria Math"/>
                  </w:rPr>
                  <m:t>δt=</m:t>
                </m:r>
                <m:r>
                  <m:rPr>
                    <m:sty m:val="p"/>
                  </m:rPr>
                  <w:rPr>
                    <w:rFonts w:ascii="Cambria Math" w:hAnsi="Cambria Math"/>
                  </w:rPr>
                  <m:t>Δ</m:t>
                </m:r>
                <m:r>
                  <w:rPr>
                    <w:rFonts w:ascii="Cambria Math" w:hAnsi="Cambria Math"/>
                  </w:rPr>
                  <m:t>T-</m:t>
                </m:r>
                <m:r>
                  <m:rPr>
                    <m:sty m:val="p"/>
                  </m:rPr>
                  <w:rPr>
                    <w:rFonts w:ascii="Cambria Math" w:hAnsi="Cambria Math"/>
                  </w:rPr>
                  <m:t>Δ</m:t>
                </m:r>
                <m:r>
                  <w:rPr>
                    <w:rFonts w:ascii="Cambria Math" w:hAnsi="Cambria Math"/>
                  </w:rPr>
                  <m:t>t=</m:t>
                </m:r>
                <m:sSub>
                  <m:sSubPr>
                    <m:ctrlPr>
                      <w:rPr>
                        <w:rFonts w:ascii="Cambria Math" w:hAnsi="Cambria Math"/>
                        <w:b w:val="0"/>
                        <w:bCs w:val="0"/>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b w:val="0"/>
                        <w:i/>
                      </w:rPr>
                    </m:ctrlPr>
                  </m:sSubPr>
                  <m:e>
                    <m:r>
                      <w:rPr>
                        <w:rFonts w:ascii="Cambria Math" w:hAnsi="Cambria Math"/>
                      </w:rPr>
                      <m:t>T</m:t>
                    </m:r>
                  </m:e>
                  <m:sub>
                    <m:r>
                      <w:rPr>
                        <w:rFonts w:ascii="Cambria Math" w:hAnsi="Cambria Math"/>
                      </w:rPr>
                      <m:t>o</m:t>
                    </m:r>
                  </m:sub>
                </m:sSub>
                <m: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b w:val="0"/>
                            <w:bCs w:val="0"/>
                            <w:i/>
                          </w:rPr>
                        </m:ctrlPr>
                      </m:sSubPr>
                      <m:e>
                        <m:r>
                          <w:rPr>
                            <w:rFonts w:ascii="Cambria Math" w:hAnsi="Cambria Math"/>
                          </w:rPr>
                          <m:t>x</m:t>
                        </m:r>
                      </m:e>
                      <m:sub>
                        <m:r>
                          <w:rPr>
                            <w:rFonts w:ascii="Cambria Math" w:hAnsi="Cambria Math"/>
                          </w:rPr>
                          <m:t>o</m:t>
                        </m:r>
                      </m:sub>
                    </m:sSub>
                  </m:num>
                  <m:den>
                    <m:r>
                      <w:rPr>
                        <w:rFonts w:ascii="Cambria Math" w:hAnsi="Cambria Math"/>
                      </w:rPr>
                      <m:t>v</m:t>
                    </m:r>
                  </m:den>
                </m:f>
              </m:oMath>
            </m:oMathPara>
          </w:p>
        </w:tc>
        <w:tc>
          <w:tcPr>
            <w:tcW w:w="280" w:type="pct"/>
            <w:hideMark/>
          </w:tcPr>
          <w:p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b w:val="0"/>
                <w:noProof/>
              </w:rPr>
              <w:fldChar w:fldCharType="begin"/>
            </w:r>
            <w:r w:rsidRPr="00E15E0C">
              <w:rPr>
                <w:b w:val="0"/>
                <w:noProof/>
              </w:rPr>
              <w:instrText xml:space="preserve"> SEQ Equation \* ARABIC </w:instrText>
            </w:r>
            <w:r w:rsidRPr="00E15E0C">
              <w:rPr>
                <w:b w:val="0"/>
                <w:noProof/>
              </w:rPr>
              <w:fldChar w:fldCharType="separate"/>
            </w:r>
            <w:r w:rsidR="00C766F2" w:rsidRPr="00E15E0C">
              <w:rPr>
                <w:b w:val="0"/>
                <w:noProof/>
              </w:rPr>
              <w:t>3</w:t>
            </w:r>
            <w:r w:rsidRPr="00E15E0C">
              <w:rPr>
                <w:b w:val="0"/>
                <w:noProof/>
              </w:rPr>
              <w:fldChar w:fldCharType="end"/>
            </w:r>
            <w:r w:rsidRPr="00E15E0C">
              <w:rPr>
                <w:rFonts w:eastAsia="Yu Mincho"/>
                <w:b w:val="0"/>
                <w:lang w:eastAsia="ja-JP"/>
              </w:rPr>
              <w:t>)</w:t>
            </w:r>
          </w:p>
        </w:tc>
      </w:tr>
    </w:tbl>
    <w:p w:rsidR="00701BE5" w:rsidRDefault="00B2398C" w:rsidP="00BA6FDE">
      <w:pPr>
        <w:pStyle w:val="xmsonormal"/>
      </w:pPr>
      <w:r w:rsidRPr="00E15E0C">
        <w:lastRenderedPageBreak/>
        <w:t>If the potential saved time is positive, then this says this strategy</w:t>
      </w:r>
      <w:r>
        <w:t xml:space="preserve"> will save time for the passenger. </w:t>
      </w:r>
      <w:r w:rsidR="00FC5BEB">
        <w:t xml:space="preserve">For the same example above, the saved bus running time ΔT is 5 minutes and walking time difference </w:t>
      </w:r>
      <w:proofErr w:type="spellStart"/>
      <w:proofErr w:type="gramStart"/>
      <w:r w:rsidR="00FC5BEB">
        <w:t>Δt</w:t>
      </w:r>
      <w:proofErr w:type="spellEnd"/>
      <w:proofErr w:type="gramEnd"/>
      <w:r w:rsidR="00FC5BEB">
        <w:t xml:space="preserve"> is 2 minutes, therefore the potential saved time </w:t>
      </w:r>
      <w:proofErr w:type="spellStart"/>
      <w:r w:rsidR="00FC5BEB">
        <w:t>δt</w:t>
      </w:r>
      <w:proofErr w:type="spellEnd"/>
      <w:r w:rsidR="00FC5BEB">
        <w:t xml:space="preserve"> is 3 minutes and the user will save time.</w:t>
      </w:r>
    </w:p>
    <w:p w:rsidR="005E0692" w:rsidRDefault="007A4FA6" w:rsidP="005E0692">
      <w:pPr>
        <w:pStyle w:val="xmsonormal"/>
        <w:keepNext/>
        <w:jc w:val="center"/>
      </w:pPr>
      <w:r>
        <w:rPr>
          <w:noProof/>
        </w:rPr>
        <w:drawing>
          <wp:inline distT="0" distB="0" distL="0" distR="0">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rsidR="00C766F2" w:rsidRDefault="005E0692" w:rsidP="005E0692">
      <w:pPr>
        <w:pStyle w:val="xmsonormal"/>
        <w:jc w:val="center"/>
      </w:pPr>
      <w:bookmarkStart w:id="2" w:name="_Ref42283633"/>
      <w:r>
        <w:t xml:space="preserve">Picture </w:t>
      </w:r>
      <w:fldSimple w:instr=" SEQ Picture \* ARABIC ">
        <w:r w:rsidR="00C967E1">
          <w:rPr>
            <w:noProof/>
          </w:rPr>
          <w:t>2</w:t>
        </w:r>
      </w:fldSimple>
      <w:bookmarkEnd w:id="2"/>
      <w:r>
        <w:t xml:space="preserve">: </w:t>
      </w:r>
      <w:r w:rsidRPr="0008631E">
        <w:t xml:space="preserve">presentation of </w:t>
      </w:r>
      <w:r>
        <w:t>“walking to another stop” strategy</w:t>
      </w:r>
      <w:r w:rsidRPr="0008631E">
        <w:t>.</w:t>
      </w:r>
    </w:p>
    <w:p w:rsidR="00F55758" w:rsidRPr="001120B0" w:rsidRDefault="00FC5BEB" w:rsidP="00E344E8">
      <w:pPr>
        <w:pStyle w:val="xmsonormal"/>
        <w:ind w:firstLine="720"/>
      </w:pPr>
      <w:r>
        <w:t xml:space="preserve">Therefore, an important topic about the question raised by the comment is: how often can this strategy save user time in the COTA 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w:t>
      </w:r>
      <w:r w:rsidR="00E344E8">
        <w:t>e will test the start locations on the perpendicular line from the original stop with different walking time, from 0 to 10 minutes.</w:t>
      </w:r>
    </w:p>
    <w:p w:rsidR="005A2C8F" w:rsidRDefault="005E0692" w:rsidP="00897673">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483859">
        <w:t>Picture 1</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rsidR="00E344E8" w:rsidRDefault="00E344E8" w:rsidP="00E344E8">
      <w:pPr>
        <w:pStyle w:val="xmsonormal"/>
        <w:numPr>
          <w:ilvl w:val="0"/>
          <w:numId w:val="6"/>
        </w:numPr>
      </w:pPr>
      <w:r>
        <w:lastRenderedPageBreak/>
        <w:t>Results</w:t>
      </w:r>
    </w:p>
    <w:p w:rsidR="00E344E8" w:rsidRDefault="00107EBD" w:rsidP="00E344E8">
      <w:pPr>
        <w:pStyle w:val="xmsonormal"/>
      </w:pPr>
      <w:r>
        <w:fldChar w:fldCharType="begin"/>
      </w:r>
      <w:r>
        <w:instrText xml:space="preserve"> REF _Ref42545380 \h </w:instrText>
      </w:r>
      <w:r>
        <w:fldChar w:fldCharType="separate"/>
      </w:r>
      <w:r>
        <w:t>Picture 3</w:t>
      </w:r>
      <w:r>
        <w:fldChar w:fldCharType="end"/>
      </w:r>
      <w:r>
        <w:t xml:space="preserve"> shows the ratio of positive potential saved time for different walking time from home. </w:t>
      </w:r>
      <w:r w:rsidR="00E64A15">
        <w:t>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that. This can be a very good supportive proof for the conclusion mentioned by the reviewer</w:t>
      </w:r>
      <w:r w:rsidR="009527CB">
        <w:t xml:space="preserve"> based on empirical data</w:t>
      </w:r>
      <w:r w:rsidR="00E64A15">
        <w:t>.</w:t>
      </w:r>
      <w:r w:rsidR="004372CB">
        <w:t xml:space="preserve"> </w:t>
      </w:r>
    </w:p>
    <w:p w:rsidR="00E344E8" w:rsidRDefault="00C002C1" w:rsidP="00E344E8">
      <w:pPr>
        <w:pStyle w:val="xmsonormal"/>
        <w:keepNext/>
        <w:jc w:val="center"/>
      </w:pPr>
      <w:r>
        <w:rPr>
          <w:noProof/>
        </w:rPr>
        <w:drawing>
          <wp:inline distT="0" distB="0" distL="0" distR="0" wp14:anchorId="6807FEEC" wp14:editId="3D382412">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44E8" w:rsidRDefault="00E344E8" w:rsidP="00E344E8">
      <w:pPr>
        <w:pStyle w:val="xmsonormal"/>
        <w:jc w:val="center"/>
      </w:pPr>
      <w:bookmarkStart w:id="3" w:name="_Ref42545380"/>
      <w:r>
        <w:t xml:space="preserve">Picture </w:t>
      </w:r>
      <w:fldSimple w:instr=" SEQ Picture \* ARABIC ">
        <w:r w:rsidR="00C967E1">
          <w:rPr>
            <w:noProof/>
          </w:rPr>
          <w:t>3</w:t>
        </w:r>
      </w:fldSimple>
      <w:bookmarkEnd w:id="3"/>
      <w:r>
        <w:t>: ratio of positive potential saved time for different walking time from home.</w:t>
      </w:r>
    </w:p>
    <w:p w:rsidR="001C135E" w:rsidRDefault="001C135E" w:rsidP="001C135E">
      <w:pPr>
        <w:pStyle w:val="xmsonormal"/>
        <w:ind w:firstLine="720"/>
      </w:pPr>
      <w:r>
        <w:t xml:space="preserve">However, </w:t>
      </w:r>
      <w:r w:rsidR="00563164">
        <w:t xml:space="preserve">this paper concentrates on </w:t>
      </w:r>
      <w:r>
        <w:t>waiting time</w:t>
      </w:r>
      <w:r>
        <w:t xml:space="preserve"> instead of path choice</w:t>
      </w:r>
      <w:r w:rsidR="00741FC6">
        <w:t>. Although the conclusion will definitely add value to the paper</w:t>
      </w:r>
      <w:r>
        <w:t>, we will present these results in the appendix</w:t>
      </w:r>
      <w:r>
        <w:t xml:space="preserve">, considering </w:t>
      </w:r>
      <w:r>
        <w:t>the already lengthy main text.</w:t>
      </w:r>
      <w:r>
        <w:t xml:space="preserve"> </w:t>
      </w:r>
      <w:r w:rsidR="00741FC6">
        <w:t>We thank the reviewer again for the useful comment.</w:t>
      </w:r>
    </w:p>
    <w:p w:rsidR="001B5841" w:rsidRDefault="001B5841" w:rsidP="007F1FDD">
      <w:pPr>
        <w:pStyle w:val="xmsonormal"/>
      </w:pPr>
    </w:p>
    <w:p w:rsidR="001B5841" w:rsidRPr="009F7022" w:rsidRDefault="001B5841" w:rsidP="007F1FDD">
      <w:pPr>
        <w:pStyle w:val="xmsonormal"/>
      </w:pPr>
    </w:p>
    <w:p w:rsidR="009F7022" w:rsidRPr="009F7022" w:rsidRDefault="009F7022" w:rsidP="007F1FDD">
      <w:pPr>
        <w:pStyle w:val="xmsonormal"/>
        <w:numPr>
          <w:ilvl w:val="1"/>
          <w:numId w:val="1"/>
        </w:numPr>
      </w:pPr>
      <w:r w:rsidRPr="009F7022">
        <w:t>Page 9, Table 1</w:t>
      </w:r>
    </w:p>
    <w:p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7F1FDD">
      <w:pPr>
        <w:pStyle w:val="xmsonormal"/>
      </w:pPr>
      <w:r>
        <w:t>Thanks for pointing this out.</w:t>
      </w:r>
      <w:r w:rsidR="00247014">
        <w:t xml:space="preserve"> W</w:t>
      </w:r>
      <w:r>
        <w:t xml:space="preserve">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w:t>
      </w:r>
      <w:r w:rsidR="00431252">
        <w:lastRenderedPageBreak/>
        <w:t xml:space="preserve">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7F1FDD">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7F1FDD">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the bus. It is also most certain that people will use the empirical tactic. Non-real-time trip planning strategies’ usage is well proven by the common sense and daily experience. </w:t>
      </w:r>
    </w:p>
    <w:p w:rsidR="00247014" w:rsidRDefault="00D74BF2" w:rsidP="007F1FDD">
      <w:pPr>
        <w:pStyle w:val="xmsonormal"/>
        <w:numPr>
          <w:ilvl w:val="0"/>
          <w:numId w:val="6"/>
        </w:numPr>
      </w:pPr>
      <w:r>
        <w:t>Greedy tactic</w:t>
      </w:r>
    </w:p>
    <w:p w:rsidR="00040BBA" w:rsidRDefault="00040BBA" w:rsidP="007F1FDD">
      <w:pPr>
        <w:pStyle w:val="xmsonormal"/>
      </w:pPr>
      <w:r>
        <w:t>We justify the investigation of greedy tactic in this paper in several aspects:</w:t>
      </w:r>
    </w:p>
    <w:p w:rsidR="008A6AB7" w:rsidRDefault="00040BBA" w:rsidP="007F1FDD">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7F1FDD">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7F1FDD">
      <w:pPr>
        <w:pStyle w:val="xmsonormal"/>
      </w:pPr>
      <w:r>
        <w:tab/>
        <w:t xml:space="preserve"> </w:t>
      </w:r>
    </w:p>
    <w:p w:rsidR="00040BBA" w:rsidRDefault="00040BBA" w:rsidP="007F1FDD">
      <w:pPr>
        <w:pStyle w:val="xmsonormal"/>
        <w:numPr>
          <w:ilvl w:val="0"/>
          <w:numId w:val="6"/>
        </w:numPr>
      </w:pPr>
      <w:r>
        <w:t>Prudent tactic</w:t>
      </w:r>
    </w:p>
    <w:p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7F1FDD">
      <w:pPr>
        <w:pStyle w:val="xmsonormal"/>
        <w:ind w:firstLine="720"/>
      </w:pPr>
      <w:r>
        <w:t>First, users can actively use prudent tactic</w:t>
      </w:r>
      <w:r w:rsidR="007813D6">
        <w:t>. A</w:t>
      </w:r>
      <w:r>
        <w:t xml:space="preserve">s we mentioned in the section 3.4.5, it is a common strategy to avoid risk of missing a bus by leaving earlier than the suggested time. This is especially true for two kinds of people: the experienced users and users who are less familiar </w:t>
      </w:r>
      <w:r>
        <w:lastRenderedPageBreak/>
        <w:t>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7F1FDD">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7F1FDD">
      <w:pPr>
        <w:pStyle w:val="xmsonormal"/>
        <w:ind w:firstLine="720"/>
      </w:pPr>
      <w:r>
        <w:t xml:space="preserve">Last,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7F1FDD">
      <w:pPr>
        <w:pStyle w:val="xmsonormal"/>
      </w:pPr>
    </w:p>
    <w:p w:rsidR="00DD0F4F" w:rsidRDefault="00DD0F4F" w:rsidP="007F1FDD">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 xml:space="preserve">very good potential for future studies to expand the topic to the inductive perspective, </w:t>
      </w:r>
      <w:r w:rsidR="00E70919">
        <w:t xml:space="preserve">b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7F1FDD">
      <w:pPr>
        <w:pStyle w:val="xmsonormal"/>
      </w:pPr>
    </w:p>
    <w:p w:rsidR="009F7022" w:rsidRPr="009F7022" w:rsidRDefault="009F7022" w:rsidP="007F1FDD">
      <w:pPr>
        <w:pStyle w:val="xmsonormal"/>
        <w:numPr>
          <w:ilvl w:val="1"/>
          <w:numId w:val="1"/>
        </w:numPr>
      </w:pPr>
      <w:r w:rsidRPr="009F7022">
        <w:t>Page 10, Equation 3</w:t>
      </w:r>
    </w:p>
    <w:p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7F1FDD">
      <w:pPr>
        <w:pStyle w:val="xmsonormal"/>
      </w:pPr>
      <w:r>
        <w:t>This is very true for formula 6</w:t>
      </w:r>
      <w:r w:rsidR="008B681D">
        <w:t xml:space="preserve"> and </w:t>
      </w:r>
      <w:r w:rsidR="008B681D" w:rsidRPr="008B681D">
        <w:rPr>
          <w:color w:val="7030A0"/>
        </w:rPr>
        <w:t>we added relevant clarification</w:t>
      </w:r>
      <w:r>
        <w:t xml:space="preserve">. However, we only give formula 6 to introduce the traditional calculation method. We did not use headway and its </w:t>
      </w:r>
      <w:r>
        <w:lastRenderedPageBreak/>
        <w:t>standard variance in our calculation. This is one of motivation to use the high-resolution data without major s</w:t>
      </w:r>
      <w:r w:rsidRPr="00AA3E12">
        <w:t>tochastic</w:t>
      </w:r>
      <w:r>
        <w:t xml:space="preserve"> assumptions. The actual formula we were using is formula 7: we will find the bus before the targeted bus and produce the average of the two buses’ time. </w:t>
      </w:r>
    </w:p>
    <w:p w:rsidR="00FA156A" w:rsidRDefault="00FA156A" w:rsidP="007F1FDD">
      <w:pPr>
        <w:pStyle w:val="xmsonormal"/>
      </w:pPr>
    </w:p>
    <w:p w:rsidR="00FA156A" w:rsidRPr="009F7022" w:rsidRDefault="00FA156A" w:rsidP="007F1FDD">
      <w:pPr>
        <w:pStyle w:val="xmsonormal"/>
      </w:pPr>
    </w:p>
    <w:p w:rsidR="009F7022" w:rsidRPr="009F7022" w:rsidRDefault="009F7022" w:rsidP="007F1FDD">
      <w:pPr>
        <w:pStyle w:val="xmsonormal"/>
        <w:numPr>
          <w:ilvl w:val="1"/>
          <w:numId w:val="1"/>
        </w:numPr>
      </w:pPr>
      <w:r w:rsidRPr="009F7022">
        <w:t>Page 3, Equation 5</w:t>
      </w:r>
    </w:p>
    <w:p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rsidR="005342DD" w:rsidRDefault="005342DD" w:rsidP="007F1FDD">
      <w:pPr>
        <w:pStyle w:val="xmsonormal"/>
      </w:pPr>
      <w:r>
        <w:t xml:space="preserve">Thanks for pointing this out. We </w:t>
      </w:r>
      <w:r w:rsidR="008B681D">
        <w:t xml:space="preserve">did </w:t>
      </w:r>
      <w:r>
        <w:t xml:space="preserve">not assume that buses never run “n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From table 2 in the main text, we can see that the mean of schedule tactic’s risk of missing bus is 6.28%. If we assume no buses will run “hot”, the number will be 0.</w:t>
      </w:r>
    </w:p>
    <w:p w:rsidR="005342DD"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p>
    <w:p w:rsidR="001A0304" w:rsidRPr="009F7022" w:rsidRDefault="001A0304" w:rsidP="007F1FDD">
      <w:pPr>
        <w:pStyle w:val="xmsonormal"/>
      </w:pPr>
    </w:p>
    <w:p w:rsidR="009F7022" w:rsidRPr="009F7022" w:rsidRDefault="009F7022" w:rsidP="007F1FDD">
      <w:pPr>
        <w:pStyle w:val="xmsonormal"/>
        <w:numPr>
          <w:ilvl w:val="1"/>
          <w:numId w:val="1"/>
        </w:numPr>
      </w:pPr>
      <w:r w:rsidRPr="009F7022">
        <w:t>Page 11, Figure 3</w:t>
      </w:r>
    </w:p>
    <w:p w:rsidR="009F7022" w:rsidRDefault="009F7022" w:rsidP="007F1FDD">
      <w:pPr>
        <w:pStyle w:val="xmsonormal"/>
      </w:pPr>
      <w:r w:rsidRPr="009F7022">
        <w:t>- What data was used to create the visualization shown in Figure 3?</w:t>
      </w:r>
    </w:p>
    <w:p w:rsidR="00C076EA" w:rsidRDefault="008B681D" w:rsidP="007F1FDD">
      <w:pPr>
        <w:pStyle w:val="xmsonormal"/>
      </w:pPr>
      <w:r>
        <w:t xml:space="preserve">We implemented the empirical tactic of different memory and calculate the performance based on the same GTFS-APC data we collected. We did not use an external data source or reference. </w:t>
      </w:r>
      <w:r w:rsidRPr="008B681D">
        <w:rPr>
          <w:color w:val="7030A0"/>
        </w:rPr>
        <w:t>We added relevant clarification in the main text.</w:t>
      </w:r>
    </w:p>
    <w:p w:rsidR="008B681D" w:rsidRPr="009F7022" w:rsidRDefault="008B681D" w:rsidP="007F1FDD">
      <w:pPr>
        <w:pStyle w:val="xmsonormal"/>
      </w:pPr>
    </w:p>
    <w:p w:rsidR="009F7022" w:rsidRPr="009F7022" w:rsidRDefault="009F7022" w:rsidP="007F1FDD">
      <w:pPr>
        <w:pStyle w:val="xmsonormal"/>
        <w:numPr>
          <w:ilvl w:val="1"/>
          <w:numId w:val="1"/>
        </w:numPr>
      </w:pPr>
      <w:r w:rsidRPr="009F7022">
        <w:t>Page 13, Equation 9</w:t>
      </w:r>
    </w:p>
    <w:p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rsidR="00C076EA" w:rsidRPr="009F7022" w:rsidRDefault="00C076EA" w:rsidP="007F1FDD">
      <w:pPr>
        <w:pStyle w:val="xmsonormal"/>
      </w:pPr>
    </w:p>
    <w:p w:rsidR="009F7022" w:rsidRPr="009F7022" w:rsidRDefault="009F7022" w:rsidP="007F1FDD">
      <w:pPr>
        <w:pStyle w:val="xmsonormal"/>
        <w:numPr>
          <w:ilvl w:val="1"/>
          <w:numId w:val="1"/>
        </w:numPr>
      </w:pPr>
      <w:r w:rsidRPr="009F7022">
        <w:lastRenderedPageBreak/>
        <w:t>Page 14, Last 2 Paragraphs</w:t>
      </w:r>
    </w:p>
    <w:p w:rsidR="009F7022" w:rsidRDefault="009F7022" w:rsidP="007F1FDD">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AD116B" w:rsidRPr="00013F9D" w:rsidRDefault="0075440E" w:rsidP="007F1FDD">
      <w:pPr>
        <w:pStyle w:val="xmsonormal"/>
      </w:pPr>
      <w:r w:rsidRPr="00013F9D">
        <w:t xml:space="preserve">Thanks for mentioning this. </w:t>
      </w:r>
      <w:r w:rsidR="009E74EE" w:rsidRPr="00013F9D">
        <w:t xml:space="preserve">This is a very important question about the representative of route No.2. </w:t>
      </w:r>
      <w:r w:rsidR="00AD116B" w:rsidRPr="00013F9D">
        <w:t>The core question is: w</w:t>
      </w:r>
      <w:r w:rsidRPr="00013F9D">
        <w:t>ill the selected bus route 2 limit the generalizability of the research?</w:t>
      </w:r>
      <w:r w:rsidR="00AD116B" w:rsidRPr="00013F9D">
        <w:t xml:space="preserve"> </w:t>
      </w:r>
    </w:p>
    <w:p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 xml:space="preserve">All of these routes have different directions </w:t>
      </w:r>
      <w:r w:rsidR="004E2655" w:rsidRPr="00013F9D">
        <w:t xml:space="preserve">and </w:t>
      </w:r>
      <w:r w:rsidR="00AF5FC6" w:rsidRPr="00013F9D">
        <w:t>different and wide</w:t>
      </w:r>
      <w:r w:rsidR="003F7627" w:rsidRPr="00013F9D">
        <w:t xml:space="preserve"> </w:t>
      </w:r>
      <w:r w:rsidR="004E2655" w:rsidRPr="00013F9D">
        <w:t>spatial and temporal coverag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rsidR="00C076EA" w:rsidRPr="00013F9D" w:rsidRDefault="0098664C" w:rsidP="0098664C">
      <w:pPr>
        <w:pStyle w:val="xmsonormal"/>
        <w:ind w:firstLine="720"/>
      </w:pPr>
      <w:r w:rsidRPr="00013F9D">
        <w:t xml:space="preserve">We reproduc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w:t>
      </w:r>
      <w:proofErr w:type="spellStart"/>
      <w:r w:rsidR="00FD2A83" w:rsidRPr="00013F9D">
        <w:t>optimal’s</w:t>
      </w:r>
      <w:proofErr w:type="spellEnd"/>
      <w:r w:rsidR="00FD2A83" w:rsidRPr="00013F9D">
        <w:t xml:space="preserve">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same </w:t>
      </w:r>
      <w:r w:rsidR="008028AE" w:rsidRPr="00013F9D">
        <w:t>color schemes.</w:t>
      </w:r>
    </w:p>
    <w:p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013F9D" w:rsidRPr="00013F9D">
        <w:rPr>
          <w:color w:val="C00000"/>
        </w:rPr>
        <w:t>However, the question is still worth investigating and we add corresponding clarification in the section of XXX.</w:t>
      </w:r>
      <w:r w:rsidR="00013F9D">
        <w:rPr>
          <w:color w:val="C00000"/>
        </w:rPr>
        <w:t xml:space="preserve"> We also add the </w:t>
      </w:r>
      <w:r w:rsidR="00013F9D" w:rsidRPr="00013F9D">
        <w:fldChar w:fldCharType="begin"/>
      </w:r>
      <w:r w:rsidR="00013F9D" w:rsidRPr="00013F9D">
        <w:instrText xml:space="preserve"> REF _Ref42549448 \h </w:instrText>
      </w:r>
      <w:r w:rsidR="00013F9D" w:rsidRPr="00013F9D">
        <w:instrText xml:space="preserve"> \* MERGEFORMAT </w:instrText>
      </w:r>
      <w:r w:rsidR="00013F9D" w:rsidRPr="00013F9D">
        <w:fldChar w:fldCharType="separate"/>
      </w:r>
      <w:r w:rsidR="00013F9D" w:rsidRPr="00013F9D">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w:instrText>
      </w:r>
      <w:r w:rsidR="00013F9D" w:rsidRPr="00013F9D">
        <w:instrText xml:space="preserve"> \* MERGEFORMAT </w:instrText>
      </w:r>
      <w:r w:rsidR="00013F9D" w:rsidRPr="00013F9D">
        <w:fldChar w:fldCharType="separate"/>
      </w:r>
      <w:r w:rsidR="00013F9D" w:rsidRPr="00013F9D">
        <w:t>Picture 5</w:t>
      </w:r>
      <w:r w:rsidR="00013F9D" w:rsidRPr="00013F9D">
        <w:fldChar w:fldCharType="end"/>
      </w:r>
      <w:r w:rsidR="00013F9D">
        <w:t xml:space="preserve"> to the appendix for readers’ reference, since the representativeness of the selected route is an important and common question.</w:t>
      </w:r>
    </w:p>
    <w:p w:rsidR="00C967E1" w:rsidRDefault="00B94E12" w:rsidP="00110735">
      <w:pPr>
        <w:pStyle w:val="xmsonormal"/>
        <w:ind w:firstLine="720"/>
      </w:pPr>
      <w:r>
        <w:rPr>
          <w:color w:val="7030A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94.25pt">
            <v:imagedata r:id="rId11" o:title="different_routes_1"/>
          </v:shape>
        </w:pict>
      </w:r>
    </w:p>
    <w:p w:rsidR="007540B1" w:rsidRDefault="00C967E1" w:rsidP="00C967E1">
      <w:pPr>
        <w:pStyle w:val="xmsonormal"/>
        <w:jc w:val="center"/>
      </w:pPr>
      <w:bookmarkStart w:id="4" w:name="_Ref42549448"/>
      <w:r>
        <w:t xml:space="preserve">Picture </w:t>
      </w:r>
      <w:fldSimple w:instr=" SEQ Picture \* ARABIC ">
        <w:r>
          <w:t>4</w:t>
        </w:r>
      </w:fldSimple>
      <w:bookmarkEnd w:id="4"/>
      <w:r>
        <w:t xml:space="preserve">: </w:t>
      </w:r>
      <w:r w:rsidRPr="007B7B14">
        <w:t xml:space="preserve">Route 1, 2, and 5's PT </w:t>
      </w:r>
      <w:proofErr w:type="spellStart"/>
      <w:r w:rsidRPr="007B7B14">
        <w:t>optimal's</w:t>
      </w:r>
      <w:proofErr w:type="spellEnd"/>
      <w:r w:rsidRPr="007B7B14">
        <w:t xml:space="preserve"> waiting time and route map.</w:t>
      </w:r>
    </w:p>
    <w:p w:rsidR="007540B1" w:rsidRDefault="007540B1" w:rsidP="007F1FDD">
      <w:pPr>
        <w:pStyle w:val="xmsonormal"/>
        <w:rPr>
          <w:color w:val="7030A0"/>
        </w:rPr>
      </w:pPr>
    </w:p>
    <w:p w:rsidR="00C967E1" w:rsidRDefault="00B94E12" w:rsidP="00C967E1">
      <w:pPr>
        <w:pStyle w:val="xmsonormal"/>
        <w:keepNext/>
        <w:jc w:val="center"/>
      </w:pPr>
      <w:r>
        <w:rPr>
          <w:color w:val="7030A0"/>
        </w:rPr>
        <w:lastRenderedPageBreak/>
        <w:pict>
          <v:shape id="_x0000_i1026" type="#_x0000_t75" style="width:468pt;height:524.25pt">
            <v:imagedata r:id="rId12" o:title="different_routes_2"/>
          </v:shape>
        </w:pict>
      </w:r>
    </w:p>
    <w:p w:rsidR="0075440E" w:rsidRPr="00C967E1" w:rsidRDefault="00C967E1" w:rsidP="00C967E1">
      <w:pPr>
        <w:pStyle w:val="xmsonormal"/>
        <w:jc w:val="center"/>
      </w:pPr>
      <w:bookmarkStart w:id="5" w:name="_Ref42549450"/>
      <w:r>
        <w:t xml:space="preserve">Picture </w:t>
      </w:r>
      <w:fldSimple w:instr=" SEQ Picture \* ARABIC ">
        <w:r>
          <w:t>5</w:t>
        </w:r>
      </w:fldSimple>
      <w:bookmarkEnd w:id="5"/>
      <w:r>
        <w:t xml:space="preserve">: </w:t>
      </w:r>
      <w:r w:rsidRPr="001C41F2">
        <w:t xml:space="preserve">Route 7, 8, and 10's PT </w:t>
      </w:r>
      <w:proofErr w:type="spellStart"/>
      <w:r w:rsidRPr="001C41F2">
        <w:t>optimal's</w:t>
      </w:r>
      <w:proofErr w:type="spellEnd"/>
      <w:r w:rsidRPr="001C41F2">
        <w:t xml:space="preserve"> waiting time and route map.</w:t>
      </w:r>
    </w:p>
    <w:p w:rsidR="00271112" w:rsidRPr="009F7022" w:rsidRDefault="00271112" w:rsidP="007F1FDD">
      <w:pPr>
        <w:pStyle w:val="xmsonormal"/>
      </w:pPr>
    </w:p>
    <w:p w:rsidR="009F7022" w:rsidRPr="009F7022" w:rsidRDefault="009F7022" w:rsidP="007F1FDD">
      <w:pPr>
        <w:pStyle w:val="xmsonormal"/>
        <w:numPr>
          <w:ilvl w:val="1"/>
          <w:numId w:val="1"/>
        </w:numPr>
      </w:pPr>
      <w:r w:rsidRPr="009F7022">
        <w:t>Page 21, Figures 11 and 12</w:t>
      </w:r>
    </w:p>
    <w:p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8B681D" w:rsidRPr="00F60F10" w:rsidRDefault="008B681D" w:rsidP="007F1FDD">
      <w:pPr>
        <w:pStyle w:val="xmsonormal"/>
      </w:pPr>
      <w:r>
        <w:t>Yes, it is counterintuitive</w:t>
      </w:r>
      <w:r w:rsidR="00F60F10">
        <w:t>, however, we show that this counterintuitive phenomenon is justifiable</w:t>
      </w:r>
      <w:r>
        <w:t xml:space="preserve">. </w:t>
      </w:r>
      <w:r w:rsidR="003102DB">
        <w:t>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e comment 2.4. W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3102DB">
        <w:rPr>
          <w:color w:val="7030A0"/>
        </w:rPr>
        <w:t>The sensitivity test also say a lot of things</w:t>
      </w:r>
      <w:r w:rsidR="00F60F10">
        <w:rPr>
          <w:color w:val="7030A0"/>
        </w:rPr>
        <w:t xml:space="preserve">. </w:t>
      </w:r>
      <w:r w:rsidR="00F60F10" w:rsidRPr="00F60F10">
        <w:t>This is the main contribution of the paper: we prove that the current algorithm has a very bad performance.</w:t>
      </w:r>
    </w:p>
    <w:p w:rsidR="00F60F10" w:rsidRDefault="00F60F10" w:rsidP="007F1FDD">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7F1FDD">
      <w:pPr>
        <w:pStyle w:val="xmsonormal"/>
      </w:pPr>
    </w:p>
    <w:p w:rsidR="007C3DF4" w:rsidRPr="009F7022" w:rsidRDefault="009F7022" w:rsidP="007F1FDD">
      <w:pPr>
        <w:pStyle w:val="xmsonormal"/>
        <w:numPr>
          <w:ilvl w:val="1"/>
          <w:numId w:val="1"/>
        </w:numPr>
      </w:pPr>
      <w:r w:rsidRPr="009F7022">
        <w:t>Page 22, Figure 13</w:t>
      </w:r>
    </w:p>
    <w:p w:rsidR="009F7022" w:rsidRDefault="009F7022" w:rsidP="007F1FDD">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rsidR="007C3DF4" w:rsidRPr="003D5729" w:rsidRDefault="003D5729" w:rsidP="007F1FDD">
      <w:pPr>
        <w:pStyle w:val="xmsonormal"/>
        <w:rPr>
          <w:color w:val="7030A0"/>
        </w:rPr>
      </w:pPr>
      <w:r w:rsidRPr="003D5729">
        <w:rPr>
          <w:color w:val="7030A0"/>
        </w:rPr>
        <w:t>Will do</w:t>
      </w:r>
    </w:p>
    <w:p w:rsidR="003D5729" w:rsidRDefault="003D5729" w:rsidP="007F1FDD">
      <w:pPr>
        <w:pStyle w:val="xmsonormal"/>
      </w:pPr>
    </w:p>
    <w:p w:rsidR="007C3DF4" w:rsidRPr="009F7022" w:rsidRDefault="007C3DF4" w:rsidP="007F1FDD">
      <w:pPr>
        <w:pStyle w:val="xmsonormal"/>
        <w:numPr>
          <w:ilvl w:val="1"/>
          <w:numId w:val="1"/>
        </w:numPr>
      </w:pPr>
    </w:p>
    <w:p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7F1FDD">
      <w:pPr>
        <w:pStyle w:val="xmsonormal"/>
        <w:rPr>
          <w:color w:val="7030A0"/>
        </w:rPr>
      </w:pPr>
      <w:r w:rsidRPr="007C3DF4">
        <w:rPr>
          <w:color w:val="7030A0"/>
        </w:rPr>
        <w:t>Will do</w:t>
      </w:r>
    </w:p>
    <w:p w:rsidR="007C3DF4" w:rsidRPr="009F7022" w:rsidRDefault="007C3DF4" w:rsidP="007F1FDD">
      <w:pPr>
        <w:pStyle w:val="xmsonormal"/>
      </w:pPr>
    </w:p>
    <w:p w:rsidR="009F7022" w:rsidRPr="009F7022" w:rsidRDefault="009F7022" w:rsidP="007F1FDD">
      <w:pPr>
        <w:pStyle w:val="xmsonormal"/>
      </w:pPr>
      <w:r w:rsidRPr="009F7022">
        <w:t>Minor Comments</w:t>
      </w:r>
    </w:p>
    <w:p w:rsidR="009F7022" w:rsidRDefault="009F7022" w:rsidP="007F1FDD">
      <w:pPr>
        <w:pStyle w:val="xmsonormal"/>
        <w:numPr>
          <w:ilvl w:val="1"/>
          <w:numId w:val="1"/>
        </w:numPr>
      </w:pPr>
      <w:r w:rsidRPr="009F7022">
        <w:lastRenderedPageBreak/>
        <w:t>On page 9, please fix the reference errors to the figures/tables.</w:t>
      </w:r>
    </w:p>
    <w:p w:rsidR="009F7022" w:rsidRPr="007C3DF4" w:rsidRDefault="007C3DF4" w:rsidP="007F1FDD">
      <w:pPr>
        <w:pStyle w:val="xmsonormal"/>
        <w:rPr>
          <w:color w:val="7030A0"/>
        </w:rPr>
      </w:pPr>
      <w:r w:rsidRPr="007C3DF4">
        <w:rPr>
          <w:color w:val="7030A0"/>
        </w:rPr>
        <w:t>Will do</w:t>
      </w:r>
    </w:p>
    <w:p w:rsidR="009F7022" w:rsidRPr="009F7022" w:rsidRDefault="009F7022" w:rsidP="007F1FDD">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7C3DF4" w:rsidRDefault="007C3DF4" w:rsidP="007F1FDD">
      <w:pPr>
        <w:rPr>
          <w:color w:val="7030A0"/>
        </w:rPr>
      </w:pPr>
      <w:r w:rsidRPr="007C3DF4">
        <w:rPr>
          <w:color w:val="7030A0"/>
        </w:rPr>
        <w:t>Will do</w:t>
      </w:r>
    </w:p>
    <w:sectPr w:rsidR="001B5841" w:rsidRPr="007C3D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036EF8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3"/>
  </w:num>
  <w:num w:numId="5">
    <w:abstractNumId w:val="9"/>
  </w:num>
  <w:num w:numId="6">
    <w:abstractNumId w:val="0"/>
  </w:num>
  <w:num w:numId="7">
    <w:abstractNumId w:val="8"/>
  </w:num>
  <w:num w:numId="8">
    <w:abstractNumId w:val="1"/>
  </w:num>
  <w:num w:numId="9">
    <w:abstractNumId w:val="10"/>
  </w:num>
  <w:num w:numId="10">
    <w:abstractNumId w:val="11"/>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13F9D"/>
    <w:rsid w:val="00040BBA"/>
    <w:rsid w:val="0004148A"/>
    <w:rsid w:val="00042BB4"/>
    <w:rsid w:val="00044A4C"/>
    <w:rsid w:val="00066446"/>
    <w:rsid w:val="00070565"/>
    <w:rsid w:val="00075952"/>
    <w:rsid w:val="00081406"/>
    <w:rsid w:val="00083F1C"/>
    <w:rsid w:val="00085C2C"/>
    <w:rsid w:val="0008798F"/>
    <w:rsid w:val="00091B9E"/>
    <w:rsid w:val="00091E5B"/>
    <w:rsid w:val="000C1761"/>
    <w:rsid w:val="000C1E3B"/>
    <w:rsid w:val="000C544F"/>
    <w:rsid w:val="000E0C29"/>
    <w:rsid w:val="000E24BD"/>
    <w:rsid w:val="000E3489"/>
    <w:rsid w:val="000F7C2A"/>
    <w:rsid w:val="00105FBF"/>
    <w:rsid w:val="00107EBD"/>
    <w:rsid w:val="00110735"/>
    <w:rsid w:val="001120B0"/>
    <w:rsid w:val="0011588A"/>
    <w:rsid w:val="001215FE"/>
    <w:rsid w:val="001308E8"/>
    <w:rsid w:val="0013687D"/>
    <w:rsid w:val="00136C21"/>
    <w:rsid w:val="00144F82"/>
    <w:rsid w:val="00156065"/>
    <w:rsid w:val="00171B8E"/>
    <w:rsid w:val="00176D79"/>
    <w:rsid w:val="00177EDC"/>
    <w:rsid w:val="00180AFC"/>
    <w:rsid w:val="00196C60"/>
    <w:rsid w:val="001A0304"/>
    <w:rsid w:val="001B327C"/>
    <w:rsid w:val="001B5841"/>
    <w:rsid w:val="001C135E"/>
    <w:rsid w:val="001C1FC6"/>
    <w:rsid w:val="001C50C8"/>
    <w:rsid w:val="001D06AD"/>
    <w:rsid w:val="001E28B1"/>
    <w:rsid w:val="001E3A66"/>
    <w:rsid w:val="001E6B85"/>
    <w:rsid w:val="001F19B1"/>
    <w:rsid w:val="001F1D7F"/>
    <w:rsid w:val="001F1E9A"/>
    <w:rsid w:val="001F606F"/>
    <w:rsid w:val="001F7DCE"/>
    <w:rsid w:val="00201B97"/>
    <w:rsid w:val="002052FE"/>
    <w:rsid w:val="00212968"/>
    <w:rsid w:val="002146AC"/>
    <w:rsid w:val="00221771"/>
    <w:rsid w:val="00224F14"/>
    <w:rsid w:val="0022606D"/>
    <w:rsid w:val="002269BC"/>
    <w:rsid w:val="00230A75"/>
    <w:rsid w:val="00236CBC"/>
    <w:rsid w:val="00240D10"/>
    <w:rsid w:val="00243A28"/>
    <w:rsid w:val="00247014"/>
    <w:rsid w:val="0025549C"/>
    <w:rsid w:val="002559EA"/>
    <w:rsid w:val="0026416C"/>
    <w:rsid w:val="0026422B"/>
    <w:rsid w:val="00265359"/>
    <w:rsid w:val="00270479"/>
    <w:rsid w:val="00271112"/>
    <w:rsid w:val="0028746B"/>
    <w:rsid w:val="002A4BDF"/>
    <w:rsid w:val="002A740B"/>
    <w:rsid w:val="002B316D"/>
    <w:rsid w:val="002C0CF7"/>
    <w:rsid w:val="002C3FD1"/>
    <w:rsid w:val="002D4586"/>
    <w:rsid w:val="002D745B"/>
    <w:rsid w:val="002E5FC0"/>
    <w:rsid w:val="003102DB"/>
    <w:rsid w:val="0031554F"/>
    <w:rsid w:val="00317B24"/>
    <w:rsid w:val="003214B2"/>
    <w:rsid w:val="00321847"/>
    <w:rsid w:val="00337832"/>
    <w:rsid w:val="00341D73"/>
    <w:rsid w:val="00344C76"/>
    <w:rsid w:val="00351991"/>
    <w:rsid w:val="003560CB"/>
    <w:rsid w:val="003849DE"/>
    <w:rsid w:val="003862CF"/>
    <w:rsid w:val="00387518"/>
    <w:rsid w:val="003B1C10"/>
    <w:rsid w:val="003C1F36"/>
    <w:rsid w:val="003C4360"/>
    <w:rsid w:val="003C5161"/>
    <w:rsid w:val="003D46D1"/>
    <w:rsid w:val="003D5729"/>
    <w:rsid w:val="003F25E9"/>
    <w:rsid w:val="003F7627"/>
    <w:rsid w:val="00401FCE"/>
    <w:rsid w:val="00416825"/>
    <w:rsid w:val="00417AC3"/>
    <w:rsid w:val="00431252"/>
    <w:rsid w:val="00433C65"/>
    <w:rsid w:val="004356BF"/>
    <w:rsid w:val="004372CB"/>
    <w:rsid w:val="00440176"/>
    <w:rsid w:val="00441B51"/>
    <w:rsid w:val="00441C50"/>
    <w:rsid w:val="00451440"/>
    <w:rsid w:val="004525C8"/>
    <w:rsid w:val="004559FE"/>
    <w:rsid w:val="0045692F"/>
    <w:rsid w:val="00466988"/>
    <w:rsid w:val="00472137"/>
    <w:rsid w:val="00483859"/>
    <w:rsid w:val="00486E2A"/>
    <w:rsid w:val="00487D07"/>
    <w:rsid w:val="00490236"/>
    <w:rsid w:val="004A63A9"/>
    <w:rsid w:val="004A76A1"/>
    <w:rsid w:val="004B4CEF"/>
    <w:rsid w:val="004B7A57"/>
    <w:rsid w:val="004C5B0E"/>
    <w:rsid w:val="004C71F0"/>
    <w:rsid w:val="004D6D58"/>
    <w:rsid w:val="004E2655"/>
    <w:rsid w:val="004F38E2"/>
    <w:rsid w:val="005062F6"/>
    <w:rsid w:val="00513794"/>
    <w:rsid w:val="005179D0"/>
    <w:rsid w:val="005254FE"/>
    <w:rsid w:val="005342DD"/>
    <w:rsid w:val="005529CC"/>
    <w:rsid w:val="00553785"/>
    <w:rsid w:val="005556D4"/>
    <w:rsid w:val="005557D6"/>
    <w:rsid w:val="00563164"/>
    <w:rsid w:val="005A07E1"/>
    <w:rsid w:val="005A156E"/>
    <w:rsid w:val="005A1CD0"/>
    <w:rsid w:val="005A2C8F"/>
    <w:rsid w:val="005A4C59"/>
    <w:rsid w:val="005B0630"/>
    <w:rsid w:val="005B5557"/>
    <w:rsid w:val="005C15BB"/>
    <w:rsid w:val="005C6D5E"/>
    <w:rsid w:val="005E0692"/>
    <w:rsid w:val="006009A5"/>
    <w:rsid w:val="00603BB8"/>
    <w:rsid w:val="00610406"/>
    <w:rsid w:val="006150C1"/>
    <w:rsid w:val="00617C79"/>
    <w:rsid w:val="00626A54"/>
    <w:rsid w:val="00634ACD"/>
    <w:rsid w:val="006501E2"/>
    <w:rsid w:val="00677ED2"/>
    <w:rsid w:val="006800F5"/>
    <w:rsid w:val="00691F3F"/>
    <w:rsid w:val="00696C3B"/>
    <w:rsid w:val="006A43C2"/>
    <w:rsid w:val="006A487A"/>
    <w:rsid w:val="006B0377"/>
    <w:rsid w:val="006B1B20"/>
    <w:rsid w:val="006B5AED"/>
    <w:rsid w:val="006B620F"/>
    <w:rsid w:val="006C1D63"/>
    <w:rsid w:val="006E359D"/>
    <w:rsid w:val="006E56FC"/>
    <w:rsid w:val="006E716E"/>
    <w:rsid w:val="006F262D"/>
    <w:rsid w:val="00701BE5"/>
    <w:rsid w:val="00705C79"/>
    <w:rsid w:val="007068DF"/>
    <w:rsid w:val="00712149"/>
    <w:rsid w:val="00720043"/>
    <w:rsid w:val="007351D7"/>
    <w:rsid w:val="00741FC6"/>
    <w:rsid w:val="00742F30"/>
    <w:rsid w:val="00743657"/>
    <w:rsid w:val="0074585D"/>
    <w:rsid w:val="00746A1C"/>
    <w:rsid w:val="007540B1"/>
    <w:rsid w:val="0075440E"/>
    <w:rsid w:val="00755D39"/>
    <w:rsid w:val="007807AE"/>
    <w:rsid w:val="007813D6"/>
    <w:rsid w:val="007950A0"/>
    <w:rsid w:val="007A0F0F"/>
    <w:rsid w:val="007A4FA6"/>
    <w:rsid w:val="007A5DD0"/>
    <w:rsid w:val="007A6FEF"/>
    <w:rsid w:val="007A7F62"/>
    <w:rsid w:val="007B41BE"/>
    <w:rsid w:val="007C0B16"/>
    <w:rsid w:val="007C3DF4"/>
    <w:rsid w:val="007C458F"/>
    <w:rsid w:val="007D4C8E"/>
    <w:rsid w:val="007E3661"/>
    <w:rsid w:val="007E5FD9"/>
    <w:rsid w:val="007F0064"/>
    <w:rsid w:val="007F1FDD"/>
    <w:rsid w:val="007F349B"/>
    <w:rsid w:val="008028AE"/>
    <w:rsid w:val="00813C24"/>
    <w:rsid w:val="00814E51"/>
    <w:rsid w:val="00820C7C"/>
    <w:rsid w:val="0084175E"/>
    <w:rsid w:val="00852291"/>
    <w:rsid w:val="00870C67"/>
    <w:rsid w:val="008767CF"/>
    <w:rsid w:val="008824E1"/>
    <w:rsid w:val="00883655"/>
    <w:rsid w:val="008856C4"/>
    <w:rsid w:val="00897673"/>
    <w:rsid w:val="008A0E85"/>
    <w:rsid w:val="008A37EE"/>
    <w:rsid w:val="008A6AB7"/>
    <w:rsid w:val="008B681D"/>
    <w:rsid w:val="008C1ABF"/>
    <w:rsid w:val="008C5272"/>
    <w:rsid w:val="008C5524"/>
    <w:rsid w:val="008D0EFA"/>
    <w:rsid w:val="008D1FFF"/>
    <w:rsid w:val="008D23D2"/>
    <w:rsid w:val="008E32F5"/>
    <w:rsid w:val="008F540E"/>
    <w:rsid w:val="008F7FBE"/>
    <w:rsid w:val="0090402F"/>
    <w:rsid w:val="009075AA"/>
    <w:rsid w:val="00916D89"/>
    <w:rsid w:val="0092117D"/>
    <w:rsid w:val="00925003"/>
    <w:rsid w:val="00925FE4"/>
    <w:rsid w:val="00930584"/>
    <w:rsid w:val="009527CB"/>
    <w:rsid w:val="009574EA"/>
    <w:rsid w:val="00961953"/>
    <w:rsid w:val="00961E31"/>
    <w:rsid w:val="00962596"/>
    <w:rsid w:val="00963798"/>
    <w:rsid w:val="00965DBD"/>
    <w:rsid w:val="00983AF5"/>
    <w:rsid w:val="0098664C"/>
    <w:rsid w:val="009A33B8"/>
    <w:rsid w:val="009A64AC"/>
    <w:rsid w:val="009B412E"/>
    <w:rsid w:val="009E74EE"/>
    <w:rsid w:val="009F101F"/>
    <w:rsid w:val="009F7022"/>
    <w:rsid w:val="00A1318D"/>
    <w:rsid w:val="00A22542"/>
    <w:rsid w:val="00A4212C"/>
    <w:rsid w:val="00A62DAC"/>
    <w:rsid w:val="00A86905"/>
    <w:rsid w:val="00AA3E12"/>
    <w:rsid w:val="00AB53B9"/>
    <w:rsid w:val="00AB6F58"/>
    <w:rsid w:val="00AC067C"/>
    <w:rsid w:val="00AC428D"/>
    <w:rsid w:val="00AC5413"/>
    <w:rsid w:val="00AC5E38"/>
    <w:rsid w:val="00AC6776"/>
    <w:rsid w:val="00AD116B"/>
    <w:rsid w:val="00AD1E48"/>
    <w:rsid w:val="00AD4D8D"/>
    <w:rsid w:val="00AE723B"/>
    <w:rsid w:val="00AF5A22"/>
    <w:rsid w:val="00AF5FC6"/>
    <w:rsid w:val="00B01D2B"/>
    <w:rsid w:val="00B10D60"/>
    <w:rsid w:val="00B1621E"/>
    <w:rsid w:val="00B16301"/>
    <w:rsid w:val="00B21BE9"/>
    <w:rsid w:val="00B2398C"/>
    <w:rsid w:val="00B27907"/>
    <w:rsid w:val="00B30521"/>
    <w:rsid w:val="00B36F06"/>
    <w:rsid w:val="00B54D7D"/>
    <w:rsid w:val="00B56A1C"/>
    <w:rsid w:val="00B74309"/>
    <w:rsid w:val="00B84B11"/>
    <w:rsid w:val="00B939DB"/>
    <w:rsid w:val="00B94E12"/>
    <w:rsid w:val="00BA6FDE"/>
    <w:rsid w:val="00BB2008"/>
    <w:rsid w:val="00BC1696"/>
    <w:rsid w:val="00BD634F"/>
    <w:rsid w:val="00BE438F"/>
    <w:rsid w:val="00BE65A5"/>
    <w:rsid w:val="00BF56EB"/>
    <w:rsid w:val="00C002C1"/>
    <w:rsid w:val="00C076EA"/>
    <w:rsid w:val="00C20AE3"/>
    <w:rsid w:val="00C21C04"/>
    <w:rsid w:val="00C37579"/>
    <w:rsid w:val="00C56C4D"/>
    <w:rsid w:val="00C61A74"/>
    <w:rsid w:val="00C70760"/>
    <w:rsid w:val="00C766F2"/>
    <w:rsid w:val="00C967E1"/>
    <w:rsid w:val="00CB017D"/>
    <w:rsid w:val="00CB1C3F"/>
    <w:rsid w:val="00CC3D42"/>
    <w:rsid w:val="00CD49C8"/>
    <w:rsid w:val="00CF1F93"/>
    <w:rsid w:val="00D3046B"/>
    <w:rsid w:val="00D308AE"/>
    <w:rsid w:val="00D33337"/>
    <w:rsid w:val="00D41780"/>
    <w:rsid w:val="00D47196"/>
    <w:rsid w:val="00D50AE6"/>
    <w:rsid w:val="00D54270"/>
    <w:rsid w:val="00D6156A"/>
    <w:rsid w:val="00D70E58"/>
    <w:rsid w:val="00D74BF2"/>
    <w:rsid w:val="00D76BC0"/>
    <w:rsid w:val="00D77D60"/>
    <w:rsid w:val="00D91607"/>
    <w:rsid w:val="00D91DDC"/>
    <w:rsid w:val="00DA0503"/>
    <w:rsid w:val="00DB4D0D"/>
    <w:rsid w:val="00DB4F40"/>
    <w:rsid w:val="00DC3C89"/>
    <w:rsid w:val="00DC530E"/>
    <w:rsid w:val="00DC70F0"/>
    <w:rsid w:val="00DD0F4F"/>
    <w:rsid w:val="00DE155D"/>
    <w:rsid w:val="00DF006A"/>
    <w:rsid w:val="00E04B5F"/>
    <w:rsid w:val="00E05411"/>
    <w:rsid w:val="00E10AC5"/>
    <w:rsid w:val="00E15E0C"/>
    <w:rsid w:val="00E20F8E"/>
    <w:rsid w:val="00E23074"/>
    <w:rsid w:val="00E33862"/>
    <w:rsid w:val="00E344E8"/>
    <w:rsid w:val="00E457A2"/>
    <w:rsid w:val="00E64A15"/>
    <w:rsid w:val="00E6781E"/>
    <w:rsid w:val="00E70919"/>
    <w:rsid w:val="00E70BB6"/>
    <w:rsid w:val="00E8325C"/>
    <w:rsid w:val="00E902A7"/>
    <w:rsid w:val="00E90F88"/>
    <w:rsid w:val="00EB24F8"/>
    <w:rsid w:val="00EB3268"/>
    <w:rsid w:val="00EB62EF"/>
    <w:rsid w:val="00EC12A4"/>
    <w:rsid w:val="00EE5D43"/>
    <w:rsid w:val="00F00B0D"/>
    <w:rsid w:val="00F05DC2"/>
    <w:rsid w:val="00F07AD9"/>
    <w:rsid w:val="00F10462"/>
    <w:rsid w:val="00F13250"/>
    <w:rsid w:val="00F23682"/>
    <w:rsid w:val="00F41F5C"/>
    <w:rsid w:val="00F47AF7"/>
    <w:rsid w:val="00F55758"/>
    <w:rsid w:val="00F60F10"/>
    <w:rsid w:val="00F750B9"/>
    <w:rsid w:val="00F86293"/>
    <w:rsid w:val="00F86AA1"/>
    <w:rsid w:val="00F94D45"/>
    <w:rsid w:val="00FA156A"/>
    <w:rsid w:val="00FB3FCD"/>
    <w:rsid w:val="00FC5BEB"/>
    <w:rsid w:val="00FC6085"/>
    <w:rsid w:val="00FD2A83"/>
    <w:rsid w:val="00FD3CE8"/>
    <w:rsid w:val="00FD51BB"/>
    <w:rsid w:val="00FE65FA"/>
    <w:rsid w:val="00FF072E"/>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B10B8"/>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55521-2D92-409A-8E23-DAF541E97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00</TotalTime>
  <Pages>24</Pages>
  <Words>9801</Words>
  <Characters>5586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02</cp:revision>
  <cp:lastPrinted>2020-05-29T19:56:00Z</cp:lastPrinted>
  <dcterms:created xsi:type="dcterms:W3CDTF">2020-04-01T14:20:00Z</dcterms:created>
  <dcterms:modified xsi:type="dcterms:W3CDTF">2020-06-1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